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716182CA"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commentRangeStart w:id="5"/>
      <w:r w:rsidRPr="002245EF">
        <w:rPr>
          <w:rFonts w:ascii="Times New Roman" w:hAnsi="Times New Roman" w:cs="Times New Roman"/>
          <w:sz w:val="24"/>
          <w:szCs w:val="24"/>
        </w:rPr>
        <w:t>diverse</w:t>
      </w:r>
      <w:commentRangeEnd w:id="5"/>
      <w:r w:rsidR="00367065">
        <w:rPr>
          <w:rStyle w:val="CommentReference"/>
        </w:rPr>
        <w:commentReference w:id="5"/>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6"/>
      <w:r w:rsidRPr="002245EF">
        <w:rPr>
          <w:rFonts w:ascii="Times New Roman" w:hAnsi="Times New Roman" w:cs="Times New Roman"/>
          <w:sz w:val="24"/>
          <w:szCs w:val="24"/>
        </w:rPr>
        <w:t>require a ten-year flood event to cause regeneration</w:t>
      </w:r>
      <w:commentRangeEnd w:id="6"/>
      <w:r w:rsidR="007956F7">
        <w:rPr>
          <w:rStyle w:val="CommentReference"/>
        </w:rPr>
        <w:commentReference w:id="6"/>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7" w:name="_Toc193890714"/>
      <w:r w:rsidRPr="002245EF">
        <w:rPr>
          <w:rFonts w:ascii="Times New Roman" w:hAnsi="Times New Roman" w:cs="Times New Roman"/>
          <w:sz w:val="24"/>
          <w:szCs w:val="24"/>
        </w:rPr>
        <w:lastRenderedPageBreak/>
        <w:t>Introduction</w:t>
      </w:r>
      <w:bookmarkEnd w:id="7"/>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5BCB8C9E" w14:textId="24D4F993" w:rsidR="00A214EA" w:rsidRPr="002245EF" w:rsidRDefault="00A214EA" w:rsidP="0046692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w:t>
      </w:r>
      <w:r w:rsidR="0046692A">
        <w:rPr>
          <w:rFonts w:ascii="Times New Roman" w:hAnsi="Times New Roman" w:cs="Times New Roman"/>
          <w:sz w:val="24"/>
          <w:szCs w:val="24"/>
        </w:rPr>
        <w:t>the western United States</w:t>
      </w:r>
      <w:r w:rsidRPr="002245EF">
        <w:rPr>
          <w:rFonts w:ascii="Times New Roman" w:hAnsi="Times New Roman" w:cs="Times New Roman"/>
          <w:sz w:val="24"/>
          <w:szCs w:val="24"/>
        </w:rPr>
        <w:t xml:space="preserve"> 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 xml:space="preserve">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0AB7ED3C" w14:textId="6FFAD23D" w:rsidR="00776569" w:rsidRDefault="005901E8" w:rsidP="007929F0">
      <w:pPr>
        <w:pStyle w:val="ListParagraph"/>
        <w:numPr>
          <w:ilvl w:val="1"/>
          <w:numId w:val="24"/>
        </w:numPr>
        <w:spacing w:line="480" w:lineRule="auto"/>
        <w:rPr>
          <w:rFonts w:ascii="Times New Roman" w:hAnsi="Times New Roman" w:cs="Times New Roman"/>
          <w:b/>
          <w:bCs/>
          <w:sz w:val="24"/>
          <w:szCs w:val="24"/>
        </w:rPr>
      </w:pPr>
      <w:commentRangeStart w:id="8"/>
      <w:commentRangeStart w:id="9"/>
      <w:commentRangeStart w:id="10"/>
      <w:r>
        <w:rPr>
          <w:rFonts w:ascii="Times New Roman" w:hAnsi="Times New Roman" w:cs="Times New Roman"/>
          <w:b/>
          <w:bCs/>
          <w:sz w:val="24"/>
          <w:szCs w:val="24"/>
        </w:rPr>
        <w:t>Importance</w:t>
      </w:r>
      <w:commentRangeEnd w:id="8"/>
      <w:r>
        <w:rPr>
          <w:rStyle w:val="CommentReference"/>
        </w:rPr>
        <w:commentReference w:id="8"/>
      </w:r>
      <w:commentRangeEnd w:id="9"/>
      <w:r w:rsidR="0027669D">
        <w:rPr>
          <w:rStyle w:val="CommentReference"/>
        </w:rPr>
        <w:commentReference w:id="9"/>
      </w:r>
      <w:commentRangeEnd w:id="10"/>
      <w:r w:rsidR="007D1D2E">
        <w:rPr>
          <w:rStyle w:val="CommentReference"/>
        </w:rPr>
        <w:commentReference w:id="10"/>
      </w:r>
      <w:r w:rsidR="00C0626B">
        <w:rPr>
          <w:rFonts w:ascii="Times New Roman" w:hAnsi="Times New Roman" w:cs="Times New Roman"/>
          <w:b/>
          <w:bCs/>
          <w:sz w:val="24"/>
          <w:szCs w:val="24"/>
        </w:rPr>
        <w:t xml:space="preserve"> </w:t>
      </w:r>
      <w:r w:rsidR="00C0626B">
        <w:rPr>
          <w:rFonts w:ascii="Times New Roman" w:hAnsi="Times New Roman" w:cs="Times New Roman"/>
          <w:b/>
          <w:bCs/>
          <w:sz w:val="24"/>
          <w:szCs w:val="24"/>
        </w:rPr>
        <w:fldChar w:fldCharType="begin"/>
      </w:r>
      <w:r w:rsidR="00D267D9">
        <w:rPr>
          <w:rFonts w:ascii="Times New Roman" w:hAnsi="Times New Roman" w:cs="Times New Roman"/>
          <w:b/>
          <w:bCs/>
          <w:sz w:val="24"/>
          <w:szCs w:val="24"/>
        </w:rPr>
        <w:instrText xml:space="preserve"> ADDIN ZOTERO_ITEM CSL_CITATION {"citationID":"orawxywk","properties":{"formattedCitation":"(Knopf et al., 1988; Patten, 1998)","plainCitation":"(Knopf et al., 1988; Patten, 1998)","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schema":"https://github.com/citation-style-language/schema/raw/master/csl-citation.json"} </w:instrText>
      </w:r>
      <w:r w:rsidR="00C0626B">
        <w:rPr>
          <w:rFonts w:ascii="Times New Roman" w:hAnsi="Times New Roman" w:cs="Times New Roman"/>
          <w:b/>
          <w:bCs/>
          <w:sz w:val="24"/>
          <w:szCs w:val="24"/>
        </w:rPr>
        <w:fldChar w:fldCharType="separate"/>
      </w:r>
      <w:r w:rsidR="00D267D9" w:rsidRPr="00D267D9">
        <w:rPr>
          <w:rFonts w:ascii="Times New Roman" w:hAnsi="Times New Roman" w:cs="Times New Roman"/>
          <w:sz w:val="24"/>
        </w:rPr>
        <w:t>(Knopf et al., 1988; Patten, 1998)</w:t>
      </w:r>
      <w:r w:rsidR="00C0626B">
        <w:rPr>
          <w:rFonts w:ascii="Times New Roman" w:hAnsi="Times New Roman" w:cs="Times New Roman"/>
          <w:b/>
          <w:bCs/>
          <w:sz w:val="24"/>
          <w:szCs w:val="24"/>
        </w:rPr>
        <w:fldChar w:fldCharType="end"/>
      </w:r>
    </w:p>
    <w:p w14:paraId="69A41F32" w14:textId="78A24626" w:rsidR="0063148A" w:rsidRPr="007929F0" w:rsidRDefault="0063148A" w:rsidP="007929F0">
      <w:pPr>
        <w:pStyle w:val="ListParagraph"/>
        <w:numPr>
          <w:ilvl w:val="1"/>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Rarity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Pr>
          <w:rFonts w:ascii="Times New Roman" w:hAnsi="Times New Roman" w:cs="Times New Roman"/>
          <w:b/>
          <w:bCs/>
          <w:sz w:val="24"/>
          <w:szCs w:val="24"/>
        </w:rPr>
        <w:fldChar w:fldCharType="separate"/>
      </w:r>
      <w:r w:rsidRPr="0063148A">
        <w:rPr>
          <w:rFonts w:ascii="Times New Roman" w:hAnsi="Times New Roman" w:cs="Times New Roman"/>
          <w:sz w:val="24"/>
        </w:rPr>
        <w:t>(Swift, 1984)</w:t>
      </w:r>
      <w:r>
        <w:rPr>
          <w:rFonts w:ascii="Times New Roman" w:hAnsi="Times New Roman" w:cs="Times New Roman"/>
          <w:b/>
          <w:bCs/>
          <w:sz w:val="24"/>
          <w:szCs w:val="24"/>
        </w:rPr>
        <w:fldChar w:fldCharType="end"/>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49323BF3"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w:t>
      </w:r>
      <w:r w:rsidR="0046692A">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r>
        <w:rPr>
          <w:rFonts w:ascii="Times New Roman" w:hAnsi="Times New Roman" w:cs="Times New Roman"/>
          <w:sz w:val="24"/>
          <w:szCs w:val="24"/>
        </w:rPr>
        <w:t xml:space="preserve">Cottonwood-willow forests are rare in the Southwest but the Verde River offers one of the largest, contiguous </w:t>
      </w:r>
      <w:proofErr w:type="spellStart"/>
      <w:proofErr w:type="gramStart"/>
      <w:r>
        <w:rPr>
          <w:rFonts w:ascii="Times New Roman" w:hAnsi="Times New Roman" w:cs="Times New Roman"/>
          <w:sz w:val="24"/>
          <w:szCs w:val="24"/>
        </w:rPr>
        <w:t>stands.</w:t>
      </w:r>
      <w:r w:rsidRPr="002245EF">
        <w:rPr>
          <w:rFonts w:ascii="Times New Roman" w:hAnsi="Times New Roman" w:cs="Times New Roman"/>
          <w:sz w:val="24"/>
          <w:szCs w:val="24"/>
          <w:highlight w:val="yellow"/>
        </w:rPr>
        <w:t>FREMONT</w:t>
      </w:r>
      <w:proofErr w:type="spellEnd"/>
      <w:proofErr w:type="gramEnd"/>
      <w:r w:rsidRPr="002245EF">
        <w:rPr>
          <w:rFonts w:ascii="Times New Roman" w:hAnsi="Times New Roman" w:cs="Times New Roman"/>
          <w:sz w:val="24"/>
          <w:szCs w:val="24"/>
          <w:highlight w:val="yellow"/>
        </w:rPr>
        <w:t xml:space="preserve"> COTTONWOOD </w:t>
      </w:r>
      <w:commentRangeStart w:id="11"/>
      <w:r w:rsidRPr="002245EF">
        <w:rPr>
          <w:rFonts w:ascii="Times New Roman" w:hAnsi="Times New Roman" w:cs="Times New Roman"/>
          <w:sz w:val="24"/>
          <w:szCs w:val="24"/>
          <w:highlight w:val="yellow"/>
        </w:rPr>
        <w:t>IMPORTANCE</w:t>
      </w:r>
      <w:commentRangeEnd w:id="11"/>
      <w:r>
        <w:rPr>
          <w:rStyle w:val="CommentReference"/>
        </w:rPr>
        <w:commentReference w:id="11"/>
      </w:r>
    </w:p>
    <w:p w14:paraId="4F103E8E" w14:textId="64A3AE44" w:rsidR="0046692A" w:rsidRPr="002245EF" w:rsidRDefault="003A4897"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iparian areas</w:t>
      </w:r>
      <w:r w:rsidR="0046692A">
        <w:rPr>
          <w:rFonts w:ascii="Times New Roman" w:hAnsi="Times New Roman" w:cs="Times New Roman"/>
          <w:sz w:val="24"/>
          <w:szCs w:val="24"/>
        </w:rPr>
        <w:t xml:space="preserve"> are vital for biodiversity and river health.</w:t>
      </w:r>
    </w:p>
    <w:p w14:paraId="36C10C05" w14:textId="19774FE0" w:rsidR="00CA21EE" w:rsidRPr="007929F0" w:rsidRDefault="00C502E4" w:rsidP="007929F0">
      <w:p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proofErr w:type="spellStart"/>
      <w:r w:rsidR="005901E8">
        <w:rPr>
          <w:rFonts w:ascii="Times New Roman" w:hAnsi="Times New Roman" w:cs="Times New Roman"/>
          <w:sz w:val="24"/>
          <w:szCs w:val="24"/>
        </w:rPr>
        <w:t>Neartic-Neotropic</w:t>
      </w:r>
      <w:proofErr w:type="spellEnd"/>
      <w:r w:rsidR="005901E8">
        <w:rPr>
          <w:rFonts w:ascii="Times New Roman" w:hAnsi="Times New Roman" w:cs="Times New Roman"/>
          <w:sz w:val="24"/>
          <w:szCs w:val="24"/>
        </w:rPr>
        <w:t xml:space="preserve"> migrants avian than </w:t>
      </w:r>
      <w:r w:rsidRPr="005901E8">
        <w:rPr>
          <w:rFonts w:ascii="Times New Roman" w:hAnsi="Times New Roman" w:cs="Times New Roman"/>
          <w:sz w:val="24"/>
          <w:szCs w:val="24"/>
        </w:rPr>
        <w:t>tamarisk</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PVIVZbxZ","properties":{"formattedCitation":"(Keller &amp; Avery, 2014)","plainCitation":"(Keller &amp; Avery, 2014)","noteIndex":0},"citationItems":[{"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Keller &amp; Avery, 2014)</w:t>
      </w:r>
      <w:r w:rsidR="00C0626B">
        <w:rPr>
          <w:rFonts w:ascii="Times New Roman" w:hAnsi="Times New Roman" w:cs="Times New Roman"/>
          <w:sz w:val="24"/>
          <w:szCs w:val="24"/>
        </w:rPr>
        <w:fldChar w:fldCharType="end"/>
      </w:r>
      <w:r w:rsidR="0046692A"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support stream macroinvertebrates and fish populations. Fish and stream biotic integrity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DKsHaSvR","properties":{"formattedCitation":"(Effert-Fanta et al., 2019)","plainCitation":"(Effert-Fanta et al., 2019)","noteIndex":0},"citationItems":[{"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w:t>
      </w:r>
      <w:proofErr w:type="spellStart"/>
      <w:r w:rsidR="00A417E2" w:rsidRPr="00A417E2">
        <w:rPr>
          <w:rFonts w:ascii="Times New Roman" w:hAnsi="Times New Roman" w:cs="Times New Roman"/>
          <w:sz w:val="24"/>
        </w:rPr>
        <w:t>Effert</w:t>
      </w:r>
      <w:proofErr w:type="spellEnd"/>
      <w:r w:rsidR="00A417E2" w:rsidRPr="00A417E2">
        <w:rPr>
          <w:rFonts w:ascii="Times New Roman" w:hAnsi="Times New Roman" w:cs="Times New Roman"/>
          <w:sz w:val="24"/>
        </w:rPr>
        <w: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w:t>
      </w:r>
      <w:r w:rsidR="003A4897" w:rsidRPr="002245EF">
        <w:rPr>
          <w:rFonts w:ascii="Times New Roman" w:hAnsi="Times New Roman" w:cs="Times New Roman"/>
          <w:sz w:val="24"/>
          <w:szCs w:val="24"/>
        </w:rPr>
        <w:lastRenderedPageBreak/>
        <w:t xml:space="preserve">many other functions </w:t>
      </w:r>
      <w:r w:rsidR="003A4897" w:rsidRPr="002245EF">
        <w:rPr>
          <w:rFonts w:ascii="Times New Roman" w:hAnsi="Times New Roman" w:cs="Times New Roman"/>
          <w:sz w:val="24"/>
          <w:szCs w:val="24"/>
        </w:rPr>
        <w:fldChar w:fldCharType="begin"/>
      </w:r>
      <w:r w:rsidR="003A4897"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A4897" w:rsidRPr="002245EF">
        <w:rPr>
          <w:rFonts w:ascii="Times New Roman" w:hAnsi="Times New Roman" w:cs="Times New Roman"/>
          <w:sz w:val="24"/>
          <w:szCs w:val="24"/>
        </w:rPr>
        <w:fldChar w:fldCharType="separate"/>
      </w:r>
      <w:r w:rsidR="003A4897" w:rsidRPr="002245EF">
        <w:rPr>
          <w:rFonts w:ascii="Times New Roman" w:hAnsi="Times New Roman" w:cs="Times New Roman"/>
          <w:sz w:val="24"/>
        </w:rPr>
        <w:t>(Schultz et al., 2009)</w:t>
      </w:r>
      <w:r w:rsidR="003A4897" w:rsidRPr="002245EF">
        <w:rPr>
          <w:rFonts w:ascii="Times New Roman" w:hAnsi="Times New Roman" w:cs="Times New Roman"/>
          <w:sz w:val="24"/>
          <w:szCs w:val="24"/>
        </w:rPr>
        <w:fldChar w:fldCharType="end"/>
      </w:r>
      <w:r w:rsidR="003A4897" w:rsidRPr="002245EF">
        <w:rPr>
          <w:rFonts w:ascii="Times New Roman" w:hAnsi="Times New Roman" w:cs="Times New Roman"/>
          <w:sz w:val="24"/>
          <w:szCs w:val="24"/>
        </w:rPr>
        <w:t xml:space="preserve">. </w:t>
      </w:r>
      <w:r w:rsidR="00CA21EE" w:rsidRPr="007929F0">
        <w:rPr>
          <w:rFonts w:ascii="Times New Roman" w:hAnsi="Times New Roman" w:cs="Times New Roman"/>
          <w:sz w:val="24"/>
          <w:szCs w:val="24"/>
        </w:rPr>
        <w:t xml:space="preserve">In agricultural areas, </w:t>
      </w:r>
      <w:r w:rsidR="00776569" w:rsidRPr="007929F0">
        <w:rPr>
          <w:rFonts w:ascii="Times New Roman" w:hAnsi="Times New Roman" w:cs="Times New Roman"/>
          <w:sz w:val="24"/>
          <w:szCs w:val="24"/>
        </w:rPr>
        <w:t>riparian forests</w:t>
      </w:r>
      <w:r w:rsidR="00CA21EE" w:rsidRPr="007929F0">
        <w:rPr>
          <w:rFonts w:ascii="Times New Roman" w:hAnsi="Times New Roman" w:cs="Times New Roman"/>
          <w:sz w:val="24"/>
          <w:szCs w:val="24"/>
        </w:rPr>
        <w:t xml:space="preserve"> filters sediment and nutrients</w:t>
      </w:r>
      <w:r w:rsidR="00776569" w:rsidRPr="007929F0">
        <w:rPr>
          <w:rFonts w:ascii="Times New Roman" w:hAnsi="Times New Roman" w:cs="Times New Roman"/>
          <w:sz w:val="24"/>
          <w:szCs w:val="24"/>
        </w:rPr>
        <w:t xml:space="preserve"> from reaching rivers</w:t>
      </w:r>
      <w:r w:rsidR="007929F0" w:rsidRPr="007929F0">
        <w:rPr>
          <w:rFonts w:ascii="Times New Roman" w:hAnsi="Times New Roman" w:cs="Times New Roman"/>
          <w:sz w:val="24"/>
          <w:szCs w:val="24"/>
        </w:rPr>
        <w:t xml:space="preserve"> </w:t>
      </w:r>
      <w:r w:rsidR="007929F0" w:rsidRPr="007929F0">
        <w:rPr>
          <w:rFonts w:ascii="Times New Roman" w:hAnsi="Times New Roman" w:cs="Times New Roman"/>
          <w:sz w:val="24"/>
          <w:szCs w:val="24"/>
        </w:rPr>
        <w:fldChar w:fldCharType="begin"/>
      </w:r>
      <w:r w:rsidR="007929F0" w:rsidRPr="007929F0">
        <w:rPr>
          <w:rFonts w:ascii="Times New Roman" w:hAnsi="Times New Roman" w:cs="Times New Roman"/>
          <w:sz w:val="24"/>
          <w:szCs w:val="24"/>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7929F0">
        <w:rPr>
          <w:rFonts w:ascii="Times New Roman" w:hAnsi="Times New Roman" w:cs="Times New Roman"/>
          <w:sz w:val="24"/>
          <w:szCs w:val="24"/>
        </w:rPr>
        <w:fldChar w:fldCharType="separate"/>
      </w:r>
      <w:r w:rsidR="007929F0" w:rsidRPr="007929F0">
        <w:rPr>
          <w:rFonts w:ascii="Times New Roman" w:hAnsi="Times New Roman" w:cs="Times New Roman"/>
          <w:sz w:val="24"/>
        </w:rPr>
        <w:t>(Kreiling et al., 2021)</w:t>
      </w:r>
      <w:r w:rsidR="007929F0" w:rsidRPr="007929F0">
        <w:rPr>
          <w:rFonts w:ascii="Times New Roman" w:hAnsi="Times New Roman" w:cs="Times New Roman"/>
          <w:sz w:val="24"/>
          <w:szCs w:val="24"/>
        </w:rPr>
        <w:fldChar w:fldCharType="end"/>
      </w:r>
      <w:r w:rsidR="00776569" w:rsidRPr="007929F0">
        <w:rPr>
          <w:rFonts w:ascii="Times New Roman" w:hAnsi="Times New Roman" w:cs="Times New Roman"/>
          <w:sz w:val="24"/>
          <w:szCs w:val="24"/>
        </w:rPr>
        <w:t>.</w:t>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FB249B1"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This makes their seedlings sensitive to changes in groundwater depth. Groundwater levels cannot drop too quickly or else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ere also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673032" w:rsidRPr="00581ABD">
        <w:rPr>
          <w:rFonts w:ascii="Times New Roman" w:hAnsi="Times New Roman" w:cs="Times New Roman"/>
          <w:sz w:val="24"/>
          <w:szCs w:val="24"/>
        </w:rPr>
        <w:fldChar w:fldCharType="begin"/>
      </w:r>
      <w:r w:rsidR="00673032" w:rsidRPr="00581ABD">
        <w:rPr>
          <w:rFonts w:ascii="Times New Roman" w:hAnsi="Times New Roman" w:cs="Times New Roman"/>
          <w:sz w:val="24"/>
          <w:szCs w:val="24"/>
        </w:rPr>
        <w:instrText xml:space="preserve"> ADDIN ZOTERO_ITEM CSL_CITATION {"citationID":"R9pRrp95","properties":{"formattedCitation":"(Bhattacharjee et al., 2010)","plainCitation":"(Bhattacharjee et al., 2010)","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schema":"https://github.com/citation-style-language/schema/raw/master/csl-citation.json"} </w:instrText>
      </w:r>
      <w:r w:rsidR="00673032" w:rsidRPr="00581ABD">
        <w:rPr>
          <w:rFonts w:ascii="Times New Roman" w:hAnsi="Times New Roman" w:cs="Times New Roman"/>
          <w:sz w:val="24"/>
          <w:szCs w:val="24"/>
        </w:rPr>
        <w:fldChar w:fldCharType="separate"/>
      </w:r>
      <w:r w:rsidR="00673032" w:rsidRPr="00581ABD">
        <w:rPr>
          <w:rFonts w:ascii="Times New Roman" w:hAnsi="Times New Roman" w:cs="Times New Roman"/>
          <w:sz w:val="24"/>
        </w:rPr>
        <w:t>(Bhattacharjee et al., 2010)</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p>
    <w:p w14:paraId="7FDD3800" w14:textId="0A298433"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w:t>
      </w:r>
      <w:r w:rsidRPr="002245EF">
        <w:rPr>
          <w:rFonts w:ascii="Times New Roman" w:hAnsi="Times New Roman" w:cs="Times New Roman"/>
          <w:sz w:val="24"/>
          <w:szCs w:val="24"/>
        </w:rPr>
        <w:lastRenderedPageBreak/>
        <w:t xml:space="preserve">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12"/>
      <w:r w:rsidRPr="002245EF">
        <w:rPr>
          <w:rFonts w:ascii="Times New Roman" w:hAnsi="Times New Roman" w:cs="Times New Roman"/>
          <w:sz w:val="24"/>
          <w:szCs w:val="24"/>
        </w:rPr>
        <w:t xml:space="preserve">Age class </w:t>
      </w:r>
      <w:commentRangeEnd w:id="12"/>
      <w:r>
        <w:rPr>
          <w:rStyle w:val="CommentReference"/>
        </w:rPr>
        <w:commentReference w:id="12"/>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2EDE8040" w14:textId="77777777" w:rsidR="00101934" w:rsidRDefault="00581ABD" w:rsidP="00101934">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p>
    <w:p w14:paraId="13E4BE1D" w14:textId="7A04500D" w:rsidR="00581ABD" w:rsidRDefault="00101934" w:rsidP="00101934">
      <w:pPr>
        <w:spacing w:line="480" w:lineRule="auto"/>
        <w:ind w:firstLine="720"/>
        <w:rPr>
          <w:rFonts w:ascii="Times New Roman" w:hAnsi="Times New Roman" w:cs="Times New Roman"/>
          <w:sz w:val="24"/>
          <w:szCs w:val="24"/>
        </w:rPr>
      </w:pPr>
      <w:r w:rsidRPr="00101934">
        <w:rPr>
          <w:rFonts w:ascii="Times New Roman" w:hAnsi="Times New Roman" w:cs="Times New Roman"/>
          <w:sz w:val="24"/>
          <w:szCs w:val="24"/>
        </w:rPr>
        <w:t xml:space="preserve"> </w:t>
      </w:r>
      <w:commentRangeStart w:id="13"/>
      <w:r>
        <w:rPr>
          <w:rFonts w:ascii="Times New Roman" w:hAnsi="Times New Roman" w:cs="Times New Roman"/>
          <w:sz w:val="24"/>
          <w:szCs w:val="24"/>
        </w:rPr>
        <w:t xml:space="preserve">Groundwater </w:t>
      </w:r>
      <w:commentRangeEnd w:id="13"/>
      <w:r>
        <w:rPr>
          <w:rStyle w:val="CommentReference"/>
        </w:rPr>
        <w:commentReference w:id="13"/>
      </w:r>
      <w:r w:rsidRPr="00B240C0">
        <w:rPr>
          <w:rFonts w:ascii="Times New Roman" w:hAnsi="Times New Roman" w:cs="Times New Roman"/>
          <w:sz w:val="24"/>
          <w:szCs w:val="24"/>
        </w:rPr>
        <w:t>level decline perhaps the largest threat to riparian forests in arid and semi-arid environments.</w:t>
      </w:r>
      <w:r>
        <w:rPr>
          <w:rFonts w:ascii="Times New Roman" w:hAnsi="Times New Roman" w:cs="Times New Roman"/>
          <w:sz w:val="24"/>
          <w:szCs w:val="24"/>
        </w:rPr>
        <w:t xml:space="preserve"> Riparian forests are extremely sensitive to changes in groundwater level. Groundwater changes of one meter depending on soil type has been observed to cause a crown dieback and decreased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U2XXTV","properties":{"formattedCitation":"(Scott et al., 1999)","plainCitation":"(Scott et al., 1999)","noteIndex":0},"citationItems":[{"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schema":"https://github.com/citation-style-language/schema/raw/master/csl-citation.json"} </w:instrText>
      </w:r>
      <w:r>
        <w:rPr>
          <w:rFonts w:ascii="Times New Roman" w:hAnsi="Times New Roman" w:cs="Times New Roman"/>
          <w:sz w:val="24"/>
          <w:szCs w:val="24"/>
        </w:rPr>
        <w:fldChar w:fldCharType="separate"/>
      </w:r>
      <w:r w:rsidRPr="00B240C0">
        <w:rPr>
          <w:rFonts w:ascii="Times New Roman" w:hAnsi="Times New Roman" w:cs="Times New Roman"/>
          <w:sz w:val="24"/>
        </w:rPr>
        <w:t>(Scott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Growth also decreases as rates of groundwater declines quicker or if groundwater becomes unavail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gm2nsYs","properties":{"formattedCitation":"(Kranjcec et al., 1998; Rood et al., 2003; Williams &amp; Cooper, 2005)","plainCitation":"(Kranjcec et al., 1998; Rood et al., 2003;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Pr>
          <w:rFonts w:ascii="Times New Roman" w:hAnsi="Times New Roman" w:cs="Times New Roman"/>
          <w:sz w:val="24"/>
          <w:szCs w:val="24"/>
        </w:rPr>
        <w:fldChar w:fldCharType="separate"/>
      </w:r>
      <w:r w:rsidRPr="003F1042">
        <w:rPr>
          <w:rFonts w:ascii="Times New Roman" w:hAnsi="Times New Roman" w:cs="Times New Roman"/>
          <w:sz w:val="24"/>
        </w:rPr>
        <w:t>(</w:t>
      </w:r>
      <w:proofErr w:type="spellStart"/>
      <w:r w:rsidRPr="003F1042">
        <w:rPr>
          <w:rFonts w:ascii="Times New Roman" w:hAnsi="Times New Roman" w:cs="Times New Roman"/>
          <w:sz w:val="24"/>
        </w:rPr>
        <w:t>Kranjcec</w:t>
      </w:r>
      <w:proofErr w:type="spellEnd"/>
      <w:r w:rsidRPr="003F1042">
        <w:rPr>
          <w:rFonts w:ascii="Times New Roman" w:hAnsi="Times New Roman" w:cs="Times New Roman"/>
          <w:sz w:val="24"/>
        </w:rPr>
        <w:t xml:space="preserve"> et al., 1998; Rood et al., 2003; Williams &amp; Cooper, 200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Decreases in groundwater level also advances the transition from native to invasive species.</w:t>
      </w:r>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r w:rsidRPr="00581ABD">
        <w:rPr>
          <w:rFonts w:ascii="Times New Roman" w:hAnsi="Times New Roman" w:cs="Times New Roman"/>
          <w:sz w:val="24"/>
          <w:szCs w:val="24"/>
        </w:rPr>
        <w:t xml:space="preserve">Arundo </w:t>
      </w:r>
      <w:commentRangeEnd w:id="14"/>
      <w:r>
        <w:rPr>
          <w:rStyle w:val="CommentReference"/>
        </w:rPr>
        <w:commentReference w:id="14"/>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335AA3F8" w14:textId="08F605BF"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Grazing</w:t>
      </w:r>
      <w:r w:rsidR="00581ABD">
        <w:rPr>
          <w:rFonts w:ascii="Times New Roman" w:hAnsi="Times New Roman" w:cs="Times New Roman"/>
          <w:sz w:val="24"/>
          <w:szCs w:val="24"/>
        </w:rPr>
        <w:t xml:space="preserve"> was historically allowed within </w:t>
      </w:r>
      <w:r w:rsidR="00D267D9">
        <w:rPr>
          <w:rFonts w:ascii="Times New Roman" w:hAnsi="Times New Roman" w:cs="Times New Roman"/>
          <w:sz w:val="24"/>
          <w:szCs w:val="24"/>
        </w:rPr>
        <w:t>western</w:t>
      </w:r>
      <w:r w:rsidR="00581ABD">
        <w:rPr>
          <w:rFonts w:ascii="Times New Roman" w:hAnsi="Times New Roman" w:cs="Times New Roman"/>
          <w:sz w:val="24"/>
          <w:szCs w:val="24"/>
        </w:rPr>
        <w:t xml:space="preserve"> riparian </w:t>
      </w:r>
      <w:commentRangeStart w:id="15"/>
      <w:r w:rsidR="00581ABD">
        <w:rPr>
          <w:rFonts w:ascii="Times New Roman" w:hAnsi="Times New Roman" w:cs="Times New Roman"/>
          <w:sz w:val="24"/>
          <w:szCs w:val="24"/>
        </w:rPr>
        <w:t>zone</w:t>
      </w:r>
      <w:commentRangeEnd w:id="15"/>
      <w:r w:rsidR="00581ABD">
        <w:rPr>
          <w:rStyle w:val="CommentReference"/>
        </w:rPr>
        <w:commentReference w:id="15"/>
      </w:r>
      <w:r w:rsidR="00D267D9">
        <w:rPr>
          <w:rFonts w:ascii="Times New Roman" w:hAnsi="Times New Roman" w:cs="Times New Roman"/>
          <w:sz w:val="24"/>
          <w:szCs w:val="24"/>
        </w:rPr>
        <w:t>.</w:t>
      </w:r>
    </w:p>
    <w:p w14:paraId="329D8669" w14:textId="5060F268" w:rsidR="008625F9" w:rsidRPr="00A417E2" w:rsidRDefault="00581ABD" w:rsidP="00A417E2">
      <w:pPr>
        <w:spacing w:line="480" w:lineRule="auto"/>
        <w:rPr>
          <w:rFonts w:ascii="Times New Roman" w:hAnsi="Times New Roman" w:cs="Times New Roman"/>
          <w:sz w:val="24"/>
          <w:szCs w:val="24"/>
        </w:rPr>
      </w:pPr>
      <w:r>
        <w:rPr>
          <w:rFonts w:ascii="Times New Roman" w:hAnsi="Times New Roman" w:cs="Times New Roman"/>
          <w:sz w:val="24"/>
          <w:szCs w:val="24"/>
        </w:rPr>
        <w:t>Grazing n</w:t>
      </w:r>
      <w:r w:rsidR="008625F9" w:rsidRPr="00581ABD">
        <w:rPr>
          <w:rFonts w:ascii="Times New Roman" w:hAnsi="Times New Roman" w:cs="Times New Roman"/>
          <w:sz w:val="24"/>
          <w:szCs w:val="24"/>
        </w:rPr>
        <w:t>egative</w:t>
      </w:r>
      <w:r>
        <w:rPr>
          <w:rFonts w:ascii="Times New Roman" w:hAnsi="Times New Roman" w:cs="Times New Roman"/>
          <w:sz w:val="24"/>
          <w:szCs w:val="24"/>
        </w:rPr>
        <w:t>ly</w:t>
      </w:r>
      <w:r w:rsidR="008625F9" w:rsidRPr="00581ABD">
        <w:rPr>
          <w:rFonts w:ascii="Times New Roman" w:hAnsi="Times New Roman" w:cs="Times New Roman"/>
          <w:sz w:val="24"/>
          <w:szCs w:val="24"/>
        </w:rPr>
        <w:t xml:space="preserve"> impact</w:t>
      </w:r>
      <w:r>
        <w:rPr>
          <w:rFonts w:ascii="Times New Roman" w:hAnsi="Times New Roman" w:cs="Times New Roman"/>
          <w:sz w:val="24"/>
          <w:szCs w:val="24"/>
        </w:rPr>
        <w:t>s</w:t>
      </w:r>
      <w:r w:rsidR="008625F9" w:rsidRPr="00581ABD">
        <w:rPr>
          <w:rFonts w:ascii="Times New Roman" w:hAnsi="Times New Roman" w:cs="Times New Roman"/>
          <w:sz w:val="24"/>
          <w:szCs w:val="24"/>
        </w:rPr>
        <w:t xml:space="preserve"> seedling abundance</w:t>
      </w:r>
      <w:r w:rsidR="00C0626B" w:rsidRPr="00581ABD">
        <w:rPr>
          <w:rFonts w:ascii="Times New Roman" w:hAnsi="Times New Roman" w:cs="Times New Roman"/>
          <w:sz w:val="24"/>
          <w:szCs w:val="24"/>
        </w:rPr>
        <w:t xml:space="preserve"> </w:t>
      </w:r>
      <w:r w:rsidR="00C0626B" w:rsidRPr="00581ABD">
        <w:rPr>
          <w:rFonts w:ascii="Times New Roman" w:hAnsi="Times New Roman" w:cs="Times New Roman"/>
          <w:sz w:val="24"/>
          <w:szCs w:val="24"/>
        </w:rPr>
        <w:fldChar w:fldCharType="begin"/>
      </w:r>
      <w:r w:rsidR="00C0626B" w:rsidRPr="00581ABD">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581ABD">
        <w:rPr>
          <w:rFonts w:ascii="Times New Roman" w:hAnsi="Times New Roman" w:cs="Times New Roman"/>
          <w:sz w:val="24"/>
          <w:szCs w:val="24"/>
        </w:rPr>
        <w:fldChar w:fldCharType="separate"/>
      </w:r>
      <w:r w:rsidR="00C0626B" w:rsidRPr="00581ABD">
        <w:rPr>
          <w:rFonts w:ascii="Times New Roman" w:hAnsi="Times New Roman" w:cs="Times New Roman"/>
          <w:sz w:val="24"/>
        </w:rPr>
        <w:t>(Endress et al., 2012; Szaro &amp; Pase, 1983)</w:t>
      </w:r>
      <w:r w:rsidR="00C0626B" w:rsidRPr="00581ABD">
        <w:rPr>
          <w:rFonts w:ascii="Times New Roman" w:hAnsi="Times New Roman" w:cs="Times New Roman"/>
          <w:sz w:val="24"/>
          <w:szCs w:val="24"/>
        </w:rPr>
        <w:fldChar w:fldCharType="end"/>
      </w:r>
      <w:r>
        <w:rPr>
          <w:rFonts w:ascii="Times New Roman" w:hAnsi="Times New Roman" w:cs="Times New Roman"/>
          <w:sz w:val="24"/>
          <w:szCs w:val="24"/>
        </w:rPr>
        <w:t>. Small, deciduous seedlings are ideal forage for both domestic cattle and wild animals.</w:t>
      </w:r>
    </w:p>
    <w:p w14:paraId="765A3C30" w14:textId="560C2A85" w:rsidR="00A214EA" w:rsidRPr="002245EF" w:rsidRDefault="002F2435" w:rsidP="003F1042">
      <w:pPr>
        <w:spacing w:line="480" w:lineRule="auto"/>
        <w:ind w:firstLine="720"/>
        <w:rPr>
          <w:rFonts w:ascii="Times New Roman" w:hAnsi="Times New Roman" w:cs="Times New Roman"/>
          <w:sz w:val="24"/>
          <w:szCs w:val="24"/>
        </w:rPr>
      </w:pPr>
      <w:commentRangeStart w:id="16"/>
      <w:r>
        <w:rPr>
          <w:rFonts w:ascii="Times New Roman" w:hAnsi="Times New Roman" w:cs="Times New Roman"/>
          <w:sz w:val="24"/>
          <w:szCs w:val="24"/>
        </w:rPr>
        <w:t xml:space="preserve">Cottonwoods </w:t>
      </w:r>
      <w:commentRangeEnd w:id="16"/>
      <w:r w:rsidR="00642471">
        <w:rPr>
          <w:rStyle w:val="CommentReference"/>
        </w:rPr>
        <w:commentReference w:id="16"/>
      </w:r>
      <w:r>
        <w:rPr>
          <w:rFonts w:ascii="Times New Roman" w:hAnsi="Times New Roman" w:cs="Times New Roman"/>
          <w:sz w:val="24"/>
          <w:szCs w:val="24"/>
        </w:rPr>
        <w:t>and most riparian species are considered fire intolerant</w:t>
      </w:r>
      <w:r w:rsidR="00A417E2">
        <w:rPr>
          <w:rFonts w:ascii="Times New Roman" w:hAnsi="Times New Roman" w:cs="Times New Roman"/>
          <w:sz w:val="24"/>
          <w:szCs w:val="24"/>
        </w:rPr>
        <w:t>.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w:t>
      </w:r>
      <w:proofErr w:type="spellStart"/>
      <w:r w:rsidR="00C0626B" w:rsidRPr="0046692A">
        <w:rPr>
          <w:rFonts w:ascii="Times New Roman" w:hAnsi="Times New Roman" w:cs="Times New Roman"/>
          <w:sz w:val="24"/>
        </w:rPr>
        <w:t>Gom</w:t>
      </w:r>
      <w:proofErr w:type="spellEnd"/>
      <w:r w:rsidR="00C0626B" w:rsidRPr="0046692A">
        <w:rPr>
          <w:rFonts w:ascii="Times New Roman" w:hAnsi="Times New Roman" w:cs="Times New Roman"/>
          <w:sz w:val="24"/>
        </w:rPr>
        <w:t xml:space="preserve">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67E41A26" w14:textId="1A9B3993" w:rsidR="0038100D" w:rsidRPr="002245EF" w:rsidRDefault="00A214EA" w:rsidP="008B1A4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17" w:author="Peter Z Fule" w:date="2025-03-08T10: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Pr>
          <w:rFonts w:ascii="Times New Roman" w:hAnsi="Times New Roman" w:cs="Times New Roman"/>
          <w:sz w:val="24"/>
          <w:szCs w:val="24"/>
        </w:rPr>
        <w:t>to</w:t>
      </w:r>
      <w:r w:rsidRPr="002245EF">
        <w:rPr>
          <w:rFonts w:ascii="Times New Roman" w:hAnsi="Times New Roman" w:cs="Times New Roman"/>
          <w:sz w:val="24"/>
          <w:szCs w:val="24"/>
        </w:rPr>
        <w:t xml:space="preserve"> 10 percent chance a flood of this magnitude would be equaled or exceeded in any given year. (</w:t>
      </w:r>
      <w:hyperlink r:id="rId13"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Peak snowmelt occurred in mid-March and </w:t>
      </w:r>
      <w:r w:rsidR="0070044C">
        <w:rPr>
          <w:rFonts w:ascii="Times New Roman" w:hAnsi="Times New Roman" w:cs="Times New Roman"/>
          <w:sz w:val="24"/>
          <w:szCs w:val="24"/>
        </w:rPr>
        <w:t>reached an instantaneous peak of 1798</w:t>
      </w:r>
      <w:r w:rsidRPr="002245EF">
        <w:rPr>
          <w:rFonts w:ascii="Times New Roman" w:hAnsi="Times New Roman" w:cs="Times New Roman"/>
          <w:sz w:val="24"/>
          <w:szCs w:val="24"/>
        </w:rPr>
        <w:t xml:space="preserve">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18" w:author="Abraham E Springer" w:date="2025-02-21T15: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77777777" w:rsidR="0070044C" w:rsidRPr="002245EF" w:rsidRDefault="0070044C" w:rsidP="0070044C">
      <w:pPr>
        <w:spacing w:line="480" w:lineRule="auto"/>
        <w:ind w:firstLine="720"/>
        <w:rPr>
          <w:rFonts w:ascii="Times New Roman" w:hAnsi="Times New Roman" w:cs="Times New Roman"/>
          <w:sz w:val="24"/>
          <w:szCs w:val="24"/>
        </w:rPr>
      </w:pPr>
      <w:commentRangeStart w:id="19"/>
      <w:r w:rsidRPr="002245EF">
        <w:rPr>
          <w:rFonts w:ascii="Times New Roman" w:hAnsi="Times New Roman" w:cs="Times New Roman"/>
          <w:sz w:val="24"/>
          <w:szCs w:val="24"/>
        </w:rPr>
        <w:lastRenderedPageBreak/>
        <w:t xml:space="preserve">The </w:t>
      </w:r>
      <w:commentRangeEnd w:id="19"/>
      <w:r>
        <w:rPr>
          <w:rStyle w:val="CommentReference"/>
        </w:rPr>
        <w:commentReference w:id="19"/>
      </w:r>
      <w:commentRangeStart w:id="20"/>
      <w:r w:rsidRPr="002245EF">
        <w:rPr>
          <w:rFonts w:ascii="Times New Roman" w:hAnsi="Times New Roman" w:cs="Times New Roman"/>
          <w:sz w:val="24"/>
          <w:szCs w:val="24"/>
        </w:rPr>
        <w:t>Verde</w:t>
      </w:r>
      <w:commentRangeEnd w:id="20"/>
      <w:r>
        <w:rPr>
          <w:rStyle w:val="CommentReference"/>
        </w:rPr>
        <w:commentReference w:id="20"/>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21"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22"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23"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24"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022E644A" w14:textId="77777777"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25"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Valley also is an agricultural </w:t>
      </w:r>
      <w:r w:rsidRPr="002245EF">
        <w:rPr>
          <w:rFonts w:ascii="Times New Roman" w:hAnsi="Times New Roman" w:cs="Times New Roman"/>
          <w:sz w:val="24"/>
          <w:szCs w:val="24"/>
        </w:rPr>
        <w:lastRenderedPageBreak/>
        <w:t>area with land being used for</w:t>
      </w:r>
      <w:del w:id="26"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77777777"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0C29AA8A" w14:textId="77777777"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7"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7"/>
      <w:r w:rsidRPr="002245EF">
        <w:rPr>
          <w:rFonts w:ascii="Times New Roman" w:hAnsi="Times New Roman" w:cs="Times New Roman"/>
          <w:color w:val="auto"/>
          <w:sz w:val="24"/>
          <w:szCs w:val="24"/>
        </w:rPr>
        <w:t>2023.</w:t>
      </w:r>
    </w:p>
    <w:p w14:paraId="7AE0F77C" w14:textId="44A10FA0"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w:t>
      </w:r>
      <w:r w:rsidRPr="002245EF">
        <w:rPr>
          <w:rFonts w:ascii="Times New Roman" w:hAnsi="Times New Roman" w:cs="Times New Roman"/>
          <w:sz w:val="24"/>
          <w:szCs w:val="24"/>
        </w:rPr>
        <w:lastRenderedPageBreak/>
        <w:t xml:space="preserve">unaltered flood hydrology. </w:t>
      </w:r>
      <w:r w:rsidRPr="002245EF">
        <w:rPr>
          <w:rFonts w:ascii="Times New Roman" w:hAnsi="Times New Roman" w:cs="Times New Roman"/>
          <w:noProof/>
          <w:sz w:val="24"/>
          <w:szCs w:val="24"/>
        </w:rPr>
        <w:drawing>
          <wp:inline distT="0" distB="0" distL="0" distR="0" wp14:anchorId="71E14BC2" wp14:editId="6B243B20">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8"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8"/>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29"/>
      <w:r w:rsidR="00A22010">
        <w:rPr>
          <w:rFonts w:ascii="Times New Roman" w:hAnsi="Times New Roman" w:cs="Times New Roman"/>
          <w:sz w:val="24"/>
          <w:szCs w:val="24"/>
        </w:rPr>
        <w:t>was</w:t>
      </w:r>
      <w:commentRangeEnd w:id="29"/>
      <w:r w:rsidR="00A22010">
        <w:rPr>
          <w:rStyle w:val="CommentReference"/>
        </w:rPr>
        <w:commentReference w:id="29"/>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30"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 xml:space="preserve">and a few Goodding willows </w:t>
      </w:r>
      <w:r w:rsidR="002245EF">
        <w:rPr>
          <w:rFonts w:ascii="Times New Roman" w:hAnsi="Times New Roman" w:cs="Times New Roman"/>
          <w:sz w:val="24"/>
          <w:szCs w:val="24"/>
        </w:rPr>
        <w:t>(n=15)</w:t>
      </w:r>
      <w:ins w:id="31"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2"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3"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w:t>
      </w:r>
      <w:commentRangeStart w:id="34"/>
      <w:r w:rsidRPr="002245EF">
        <w:rPr>
          <w:rFonts w:ascii="Times New Roman" w:hAnsi="Times New Roman" w:cs="Times New Roman"/>
          <w:b/>
          <w:sz w:val="24"/>
          <w:szCs w:val="24"/>
        </w:rPr>
        <w:t>dating</w:t>
      </w:r>
      <w:commentRangeEnd w:id="34"/>
      <w:r w:rsidR="00843C64">
        <w:rPr>
          <w:rStyle w:val="CommentReference"/>
        </w:rPr>
        <w:commentReference w:id="34"/>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35"/>
      <w:r w:rsidRPr="002245EF">
        <w:rPr>
          <w:rFonts w:ascii="Times New Roman" w:hAnsi="Times New Roman" w:cs="Times New Roman"/>
          <w:sz w:val="24"/>
          <w:szCs w:val="24"/>
        </w:rPr>
        <w:t>check for any dating issues. We analyzed the COFECHA output for each core and checked it for potential dating issues</w:t>
      </w:r>
      <w:commentRangeEnd w:id="35"/>
      <w:r w:rsidR="008279F5">
        <w:rPr>
          <w:rStyle w:val="CommentReference"/>
        </w:rPr>
        <w:commentReference w:id="35"/>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6" w:name="_Toc193890716"/>
      <w:r w:rsidRPr="002245EF">
        <w:rPr>
          <w:rFonts w:ascii="Times New Roman" w:hAnsi="Times New Roman" w:cs="Times New Roman"/>
          <w:color w:val="auto"/>
          <w:sz w:val="24"/>
          <w:szCs w:val="24"/>
        </w:rPr>
        <w:t>Results</w:t>
      </w:r>
      <w:bookmarkEnd w:id="36"/>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7"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37"/>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xml:space="preserve">). All the BRAP heights changed significantly between visits. Diameters between Spring 2024 and Fall 2024 did not change significantly and HDRs between Fall 2023 and Spring </w:t>
      </w:r>
      <w:r w:rsidRPr="002245EF">
        <w:rPr>
          <w:rFonts w:ascii="Times New Roman" w:hAnsi="Times New Roman" w:cs="Times New Roman"/>
          <w:sz w:val="24"/>
          <w:szCs w:val="24"/>
        </w:rPr>
        <w:lastRenderedPageBreak/>
        <w:t>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8"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3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9"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39"/>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0"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40"/>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1"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4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42"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indicated that light, herbaceous competition, and fine sediment were highly significant for seedling survival at BRAP (Table 2.4). Because all three 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3"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4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Childs logistic regression model run indicated that light and fines sediment were </w:t>
      </w:r>
      <w:commentRangeStart w:id="44"/>
      <w:r w:rsidRPr="002245EF">
        <w:rPr>
          <w:rFonts w:ascii="Times New Roman" w:hAnsi="Times New Roman" w:cs="Times New Roman"/>
          <w:sz w:val="24"/>
          <w:szCs w:val="24"/>
        </w:rPr>
        <w:t xml:space="preserve">significant </w:t>
      </w:r>
      <w:commentRangeEnd w:id="44"/>
      <w:r w:rsidR="00BE7FD1">
        <w:rPr>
          <w:rStyle w:val="CommentReference"/>
        </w:rPr>
        <w:commentReference w:id="44"/>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17C3A77D" w:rsidR="00697D5A" w:rsidRPr="00697D5A" w:rsidRDefault="0038100D" w:rsidP="00697D5A">
      <w:pPr>
        <w:jc w:val="center"/>
      </w:pPr>
      <w:bookmarkStart w:id="45" w:name="_Toc193890754"/>
      <w:r w:rsidRPr="002245EF">
        <w:rPr>
          <w:rFonts w:ascii="Times New Roman" w:hAnsi="Times New Roman" w:cs="Times New Roman"/>
          <w:sz w:val="24"/>
          <w:szCs w:val="24"/>
        </w:rPr>
        <w:lastRenderedPageBreak/>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5"/>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46"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47"/>
      <w:r w:rsidRPr="002245EF">
        <w:rPr>
          <w:rFonts w:ascii="Times New Roman" w:hAnsi="Times New Roman" w:cs="Times New Roman"/>
          <w:color w:val="auto"/>
          <w:sz w:val="24"/>
          <w:szCs w:val="24"/>
        </w:rPr>
        <w:t>relationship</w:t>
      </w:r>
      <w:commentRangeEnd w:id="47"/>
      <w:r w:rsidR="005E0FF8">
        <w:rPr>
          <w:rStyle w:val="CommentReference"/>
          <w:i w:val="0"/>
          <w:iCs w:val="0"/>
          <w:color w:val="auto"/>
        </w:rPr>
        <w:commentReference w:id="47"/>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46"/>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8"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48"/>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49" w:author="Quentin R McCalla" w:date="2025-03-16T12:57:00Z"/>
          <w:rFonts w:ascii="Times New Roman" w:hAnsi="Times New Roman" w:cs="Times New Roman"/>
          <w:color w:val="auto"/>
          <w:sz w:val="24"/>
          <w:szCs w:val="24"/>
        </w:rPr>
      </w:pPr>
      <w:bookmarkStart w:id="50"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50"/>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51"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52"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52"/>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53" w:name="_Toc193890717"/>
      <w:r w:rsidRPr="00271AE2">
        <w:rPr>
          <w:rFonts w:ascii="Times New Roman" w:hAnsi="Times New Roman" w:cs="Times New Roman"/>
          <w:b/>
          <w:bCs/>
          <w:color w:val="auto"/>
        </w:rPr>
        <w:t>Discussion</w:t>
      </w:r>
      <w:bookmarkStart w:id="54" w:name="_Toc187849262"/>
      <w:bookmarkEnd w:id="53"/>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55"/>
      <w:r w:rsidRPr="002245EF">
        <w:rPr>
          <w:rFonts w:ascii="Times New Roman" w:hAnsi="Times New Roman" w:cs="Times New Roman"/>
          <w:b/>
          <w:bCs/>
          <w:sz w:val="24"/>
          <w:szCs w:val="24"/>
        </w:rPr>
        <w:t>Seedling</w:t>
      </w:r>
      <w:commentRangeEnd w:id="55"/>
      <w:r w:rsidR="002B6513">
        <w:rPr>
          <w:rStyle w:val="CommentReference"/>
        </w:rPr>
        <w:commentReference w:id="55"/>
      </w:r>
      <w:r w:rsidRPr="002245EF">
        <w:rPr>
          <w:rFonts w:ascii="Times New Roman" w:hAnsi="Times New Roman" w:cs="Times New Roman"/>
          <w:b/>
          <w:bCs/>
          <w:sz w:val="24"/>
          <w:szCs w:val="24"/>
        </w:rPr>
        <w:t xml:space="preserve"> survivorship and demographics</w:t>
      </w:r>
      <w:bookmarkEnd w:id="54"/>
    </w:p>
    <w:p w14:paraId="38136875" w14:textId="406E53D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Pr="002245EF">
        <w:rPr>
          <w:rFonts w:ascii="Times New Roman" w:hAnsi="Times New Roman" w:cs="Times New Roman"/>
          <w:sz w:val="24"/>
          <w:szCs w:val="24"/>
        </w:rPr>
        <w:t>.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commentRangeStart w:id="56"/>
      <w:r w:rsidRPr="002245EF">
        <w:rPr>
          <w:rFonts w:ascii="Times New Roman" w:hAnsi="Times New Roman" w:cs="Times New Roman"/>
          <w:sz w:val="24"/>
          <w:szCs w:val="24"/>
        </w:rPr>
        <w:t xml:space="preserve">Causes </w:t>
      </w:r>
      <w:commentRangeEnd w:id="56"/>
      <w:r w:rsidR="002B2A01">
        <w:rPr>
          <w:rStyle w:val="CommentReference"/>
        </w:rPr>
        <w:commentReference w:id="56"/>
      </w:r>
      <w:r w:rsidRPr="002245EF">
        <w:rPr>
          <w:rFonts w:ascii="Times New Roman" w:hAnsi="Times New Roman" w:cs="Times New Roman"/>
          <w:sz w:val="24"/>
          <w:szCs w:val="24"/>
        </w:rPr>
        <w:t xml:space="preserve">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57"/>
      <w:r w:rsidRPr="002245EF">
        <w:rPr>
          <w:rFonts w:ascii="Times New Roman" w:hAnsi="Times New Roman" w:cs="Times New Roman"/>
          <w:sz w:val="24"/>
          <w:szCs w:val="24"/>
        </w:rPr>
        <w:t xml:space="preserve">Stromberg </w:t>
      </w:r>
      <w:commentRangeEnd w:id="57"/>
      <w:r w:rsidR="002B2A01">
        <w:rPr>
          <w:rStyle w:val="CommentReference"/>
        </w:rPr>
        <w:commentReference w:id="57"/>
      </w:r>
      <w:r w:rsidRPr="002245EF">
        <w:rPr>
          <w:rFonts w:ascii="Times New Roman" w:hAnsi="Times New Roman" w:cs="Times New Roman"/>
          <w:sz w:val="24"/>
          <w:szCs w:val="24"/>
        </w:rPr>
        <w:t>(1997) studied Fremont cottonwood, Goodding willow and tamarisk regeneration on the Hassayampa and Santa Maria</w:t>
      </w:r>
      <w:ins w:id="58"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w:t>
      </w:r>
      <w:commentRangeStart w:id="59"/>
      <w:r w:rsidRPr="002245EF">
        <w:rPr>
          <w:rFonts w:ascii="Times New Roman" w:hAnsi="Times New Roman" w:cs="Times New Roman"/>
          <w:sz w:val="24"/>
          <w:szCs w:val="24"/>
        </w:rPr>
        <w:t xml:space="preserve">large numbers of seedlings from 2024 floods </w:t>
      </w:r>
      <w:commentRangeEnd w:id="59"/>
      <w:r w:rsidR="004C1A79">
        <w:rPr>
          <w:rStyle w:val="CommentReference"/>
        </w:rPr>
        <w:commentReference w:id="59"/>
      </w:r>
      <w:r w:rsidRPr="002245EF">
        <w:rPr>
          <w:rFonts w:ascii="Times New Roman" w:hAnsi="Times New Roman" w:cs="Times New Roman"/>
          <w:sz w:val="24"/>
          <w:szCs w:val="24"/>
        </w:rPr>
        <w:t xml:space="preserve">were measured in both the Spring 2024 and Fall 2024 visits. In addition, the Hassayampa and Santa Maria rivers selected in Central Arizona were at lower elevations and at a more southern latitude. Seedlings here likely had a longer </w:t>
      </w:r>
      <w:commentRangeStart w:id="60"/>
      <w:r w:rsidRPr="002245EF">
        <w:rPr>
          <w:rFonts w:ascii="Times New Roman" w:hAnsi="Times New Roman" w:cs="Times New Roman"/>
          <w:sz w:val="24"/>
          <w:szCs w:val="24"/>
        </w:rPr>
        <w:t xml:space="preserve">growing </w:t>
      </w:r>
      <w:commentRangeEnd w:id="60"/>
      <w:r w:rsidR="002B2A01">
        <w:rPr>
          <w:rStyle w:val="CommentReference"/>
        </w:rPr>
        <w:commentReference w:id="60"/>
      </w:r>
      <w:r w:rsidRPr="002245EF">
        <w:rPr>
          <w:rFonts w:ascii="Times New Roman" w:hAnsi="Times New Roman" w:cs="Times New Roman"/>
          <w:sz w:val="24"/>
          <w:szCs w:val="24"/>
        </w:rPr>
        <w:t>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5FA416D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61"/>
      <w:r w:rsidRPr="002245EF">
        <w:rPr>
          <w:rFonts w:ascii="Times New Roman" w:hAnsi="Times New Roman" w:cs="Times New Roman"/>
          <w:sz w:val="24"/>
          <w:szCs w:val="24"/>
        </w:rPr>
        <w:t xml:space="preserve">significant </w:t>
      </w:r>
      <w:commentRangeEnd w:id="61"/>
      <w:r w:rsidR="004C1A79">
        <w:rPr>
          <w:rStyle w:val="CommentReference"/>
        </w:rPr>
        <w:commentReference w:id="61"/>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4F931DA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62"/>
      <w:r w:rsidRPr="002245EF">
        <w:rPr>
          <w:rFonts w:ascii="Times New Roman" w:hAnsi="Times New Roman" w:cs="Times New Roman"/>
          <w:sz w:val="24"/>
          <w:szCs w:val="24"/>
        </w:rPr>
        <w:t xml:space="preserve">contradicts the idea </w:t>
      </w:r>
      <w:commentRangeEnd w:id="62"/>
      <w:r w:rsidR="004C1A79">
        <w:rPr>
          <w:rStyle w:val="CommentReference"/>
        </w:rPr>
        <w:commentReference w:id="62"/>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63"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64"/>
      <w:r w:rsidRPr="002245EF">
        <w:rPr>
          <w:rFonts w:ascii="Times New Roman" w:hAnsi="Times New Roman" w:cs="Times New Roman"/>
          <w:sz w:val="24"/>
          <w:szCs w:val="24"/>
        </w:rPr>
        <w:t>increase</w:t>
      </w:r>
      <w:ins w:id="65" w:author="Cooper,David" w:date="2025-04-05T14:24:00Z">
        <w:r w:rsidR="004C1A79">
          <w:rPr>
            <w:rFonts w:ascii="Times New Roman" w:hAnsi="Times New Roman" w:cs="Times New Roman"/>
            <w:sz w:val="24"/>
            <w:szCs w:val="24"/>
          </w:rPr>
          <w:t>d</w:t>
        </w:r>
      </w:ins>
      <w:commentRangeEnd w:id="64"/>
      <w:ins w:id="66" w:author="Cooper,David" w:date="2025-04-05T14:25:00Z">
        <w:r w:rsidR="004C1A79">
          <w:rPr>
            <w:rStyle w:val="CommentReference"/>
          </w:rPr>
          <w:commentReference w:id="64"/>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67"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67"/>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w:t>
      </w:r>
      <w:commentRangeStart w:id="68"/>
      <w:r w:rsidRPr="002245EF">
        <w:rPr>
          <w:rFonts w:ascii="Times New Roman" w:hAnsi="Times New Roman" w:cs="Times New Roman"/>
          <w:sz w:val="24"/>
          <w:szCs w:val="24"/>
        </w:rPr>
        <w:t xml:space="preserve">is about </w:t>
      </w:r>
      <w:commentRangeEnd w:id="68"/>
      <w:r w:rsidR="00E24A13">
        <w:rPr>
          <w:rStyle w:val="CommentReference"/>
        </w:rPr>
        <w:commentReference w:id="68"/>
      </w:r>
      <w:r w:rsidRPr="002245EF">
        <w:rPr>
          <w:rFonts w:ascii="Times New Roman" w:hAnsi="Times New Roman" w:cs="Times New Roman"/>
          <w:sz w:val="24"/>
          <w:szCs w:val="24"/>
        </w:rPr>
        <w:t xml:space="preserve">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69" w:name="_Hlk191304377"/>
      <w:r w:rsidRPr="002245EF">
        <w:rPr>
          <w:rFonts w:ascii="Times New Roman" w:hAnsi="Times New Roman" w:cs="Times New Roman"/>
          <w:sz w:val="24"/>
          <w:szCs w:val="24"/>
        </w:rPr>
        <w:t xml:space="preserve">Euro-American settlement </w:t>
      </w:r>
      <w:commentRangeStart w:id="70"/>
      <w:r w:rsidRPr="002245EF">
        <w:rPr>
          <w:rFonts w:ascii="Times New Roman" w:hAnsi="Times New Roman" w:cs="Times New Roman"/>
          <w:sz w:val="24"/>
          <w:szCs w:val="24"/>
        </w:rPr>
        <w:t>disturbances</w:t>
      </w:r>
      <w:bookmarkEnd w:id="69"/>
      <w:commentRangeEnd w:id="70"/>
      <w:r w:rsidR="004349BE">
        <w:rPr>
          <w:rStyle w:val="CommentReference"/>
        </w:rPr>
        <w:commentReference w:id="70"/>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w:t>
      </w:r>
      <w:commentRangeStart w:id="71"/>
      <w:r w:rsidRPr="002245EF">
        <w:rPr>
          <w:rFonts w:ascii="Times New Roman" w:hAnsi="Times New Roman" w:cs="Times New Roman"/>
          <w:sz w:val="24"/>
          <w:szCs w:val="24"/>
        </w:rPr>
        <w:t xml:space="preserve">a copper smelter before being allowed to </w:t>
      </w:r>
      <w:r w:rsidRPr="002245EF">
        <w:rPr>
          <w:rFonts w:ascii="Times New Roman" w:hAnsi="Times New Roman" w:cs="Times New Roman"/>
          <w:sz w:val="24"/>
          <w:szCs w:val="24"/>
        </w:rPr>
        <w:lastRenderedPageBreak/>
        <w:t xml:space="preserve">recover </w:t>
      </w:r>
      <w:commentRangeEnd w:id="71"/>
      <w:r w:rsidR="00E24A13">
        <w:rPr>
          <w:rStyle w:val="CommentReference"/>
        </w:rPr>
        <w:commentReference w:id="71"/>
      </w:r>
      <w:r w:rsidRPr="002245EF">
        <w:rPr>
          <w:rFonts w:ascii="Times New Roman" w:hAnsi="Times New Roman" w:cs="Times New Roman"/>
          <w:sz w:val="24"/>
          <w:szCs w:val="24"/>
        </w:rPr>
        <w:t>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w:t>
      </w:r>
      <w:commentRangeStart w:id="72"/>
      <w:r w:rsidRPr="002245EF">
        <w:rPr>
          <w:rFonts w:ascii="Times New Roman" w:hAnsi="Times New Roman" w:cs="Times New Roman"/>
          <w:sz w:val="24"/>
          <w:szCs w:val="24"/>
        </w:rPr>
        <w:t>age</w:t>
      </w:r>
      <w:commentRangeEnd w:id="72"/>
      <w:r w:rsidR="00FB0D86">
        <w:rPr>
          <w:rStyle w:val="CommentReference"/>
        </w:rPr>
        <w:commentReference w:id="72"/>
      </w:r>
      <w:r w:rsidRPr="002245EF">
        <w:rPr>
          <w:rFonts w:ascii="Times New Roman" w:hAnsi="Times New Roman" w:cs="Times New Roman"/>
          <w:sz w:val="24"/>
          <w:szCs w:val="24"/>
        </w:rPr>
        <w:t xml:space="preserve">. </w:t>
      </w:r>
    </w:p>
    <w:p w14:paraId="1D6BDADF" w14:textId="15E1C0D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ven though Fremont cottonwoods cored within the riparian zone are young, that does not mean that older trees do not </w:t>
      </w:r>
      <w:commentRangeStart w:id="73"/>
      <w:r w:rsidRPr="002245EF">
        <w:rPr>
          <w:rFonts w:ascii="Times New Roman" w:hAnsi="Times New Roman" w:cs="Times New Roman"/>
          <w:sz w:val="24"/>
          <w:szCs w:val="24"/>
        </w:rPr>
        <w:t>exist</w:t>
      </w:r>
      <w:commentRangeEnd w:id="73"/>
      <w:r w:rsidR="00FB0D86">
        <w:rPr>
          <w:rStyle w:val="CommentReference"/>
        </w:rPr>
        <w:commentReference w:id="73"/>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74"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is likely </w:t>
      </w:r>
      <w:r w:rsidRPr="002245EF">
        <w:rPr>
          <w:rFonts w:ascii="Times New Roman" w:hAnsi="Times New Roman" w:cs="Times New Roman"/>
          <w:sz w:val="24"/>
          <w:szCs w:val="24"/>
        </w:rPr>
        <w:lastRenderedPageBreak/>
        <w:t xml:space="preserve">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5"/>
      <w:commentRangeStart w:id="76"/>
      <w:r w:rsidRPr="002245EF">
        <w:rPr>
          <w:rFonts w:ascii="Times New Roman" w:hAnsi="Times New Roman" w:cs="Times New Roman"/>
          <w:sz w:val="24"/>
          <w:szCs w:val="24"/>
        </w:rPr>
        <w:t>core</w:t>
      </w:r>
      <w:commentRangeEnd w:id="75"/>
      <w:r w:rsidR="00E03ECE">
        <w:rPr>
          <w:rStyle w:val="CommentReference"/>
        </w:rPr>
        <w:commentReference w:id="75"/>
      </w:r>
      <w:commentRangeEnd w:id="76"/>
      <w:r w:rsidR="00E03ECE">
        <w:rPr>
          <w:rStyle w:val="CommentReference"/>
        </w:rPr>
        <w:commentReference w:id="76"/>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 xml:space="preserve">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3733101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w:t>
      </w:r>
      <w:commentRangeStart w:id="77"/>
      <w:r w:rsidR="00512C0B">
        <w:rPr>
          <w:rFonts w:ascii="Times New Roman" w:hAnsi="Times New Roman" w:cs="Times New Roman"/>
          <w:sz w:val="24"/>
          <w:szCs w:val="24"/>
        </w:rPr>
        <w:t>2006</w:t>
      </w:r>
      <w:commentRangeEnd w:id="77"/>
      <w:r w:rsidR="00512C0B">
        <w:rPr>
          <w:rStyle w:val="CommentReference"/>
        </w:rPr>
        <w:commentReference w:id="77"/>
      </w:r>
      <w:r w:rsidR="00512C0B">
        <w:rPr>
          <w:rFonts w:ascii="Times New Roman" w:hAnsi="Times New Roman" w:cs="Times New Roman"/>
          <w:sz w:val="24"/>
          <w:szCs w:val="24"/>
        </w:rPr>
        <w:t>)</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78"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78"/>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commentRangeStart w:id="79"/>
      <w:r>
        <w:rPr>
          <w:rFonts w:ascii="Times New Roman" w:hAnsi="Times New Roman" w:cs="Times New Roman"/>
          <w:sz w:val="24"/>
          <w:szCs w:val="24"/>
        </w:rPr>
        <w:t>temperatures</w:t>
      </w:r>
      <w:commentRangeEnd w:id="79"/>
      <w:r w:rsidR="00E03ECE">
        <w:rPr>
          <w:rStyle w:val="CommentReference"/>
        </w:rPr>
        <w:commentReference w:id="79"/>
      </w:r>
      <w:r>
        <w:rPr>
          <w:rFonts w:ascii="Times New Roman" w:hAnsi="Times New Roman" w:cs="Times New Roman"/>
          <w:sz w:val="24"/>
          <w:szCs w:val="24"/>
        </w:rPr>
        <w:t>.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6409090F"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w:t>
      </w:r>
      <w:commentRangeStart w:id="80"/>
      <w:r w:rsidRPr="002245EF">
        <w:rPr>
          <w:rFonts w:ascii="Times New Roman" w:hAnsi="Times New Roman" w:cs="Times New Roman"/>
          <w:sz w:val="24"/>
          <w:szCs w:val="24"/>
        </w:rPr>
        <w:t xml:space="preserve">June </w:t>
      </w:r>
      <w:commentRangeEnd w:id="80"/>
      <w:r w:rsidR="00E03ECE">
        <w:rPr>
          <w:rStyle w:val="CommentReference"/>
        </w:rPr>
        <w:commentReference w:id="80"/>
      </w:r>
      <w:r w:rsidRPr="002245EF">
        <w:rPr>
          <w:rFonts w:ascii="Times New Roman" w:hAnsi="Times New Roman" w:cs="Times New Roman"/>
          <w:sz w:val="24"/>
          <w:szCs w:val="24"/>
        </w:rPr>
        <w:t>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81"/>
      <w:r w:rsidRPr="002245EF">
        <w:rPr>
          <w:rFonts w:ascii="Times New Roman" w:hAnsi="Times New Roman" w:cs="Times New Roman"/>
          <w:sz w:val="24"/>
          <w:szCs w:val="24"/>
        </w:rPr>
        <w:t xml:space="preserve">Groundwater </w:t>
      </w:r>
      <w:commentRangeEnd w:id="81"/>
      <w:r w:rsidR="00B522C1">
        <w:rPr>
          <w:rStyle w:val="CommentReference"/>
        </w:rPr>
        <w:commentReference w:id="81"/>
      </w:r>
      <w:r w:rsidRPr="002245EF">
        <w:rPr>
          <w:rFonts w:ascii="Times New Roman" w:hAnsi="Times New Roman" w:cs="Times New Roman"/>
          <w:sz w:val="24"/>
          <w:szCs w:val="24"/>
        </w:rPr>
        <w:t xml:space="preserve">and surface water are highly related in the Southwest. Higher 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82"/>
      <w:r w:rsidRPr="002245EF">
        <w:rPr>
          <w:rFonts w:ascii="Times New Roman" w:hAnsi="Times New Roman" w:cs="Times New Roman"/>
          <w:sz w:val="24"/>
          <w:szCs w:val="24"/>
        </w:rPr>
        <w:t>ecology</w:t>
      </w:r>
      <w:commentRangeEnd w:id="82"/>
      <w:r w:rsidR="00B522C1">
        <w:rPr>
          <w:rStyle w:val="CommentReference"/>
        </w:rPr>
        <w:commentReference w:id="82"/>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54229AD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83"/>
      <w:r w:rsidRPr="002245EF">
        <w:rPr>
          <w:rFonts w:ascii="Times New Roman" w:hAnsi="Times New Roman" w:cs="Times New Roman"/>
          <w:sz w:val="24"/>
          <w:szCs w:val="24"/>
        </w:rPr>
        <w:t>often submerged by sediment</w:t>
      </w:r>
      <w:commentRangeEnd w:id="83"/>
      <w:r w:rsidR="00B078D0">
        <w:rPr>
          <w:rStyle w:val="CommentReference"/>
        </w:rPr>
        <w:commentReference w:id="83"/>
      </w:r>
      <w:r w:rsidRPr="002245EF">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 xml:space="preserve">coring </w:t>
      </w:r>
      <w:commentRangeStart w:id="84"/>
      <w:r w:rsidR="00B522C1">
        <w:rPr>
          <w:rFonts w:ascii="Times New Roman" w:hAnsi="Times New Roman" w:cs="Times New Roman"/>
          <w:sz w:val="24"/>
          <w:szCs w:val="24"/>
        </w:rPr>
        <w:t>height</w:t>
      </w:r>
      <w:commentRangeEnd w:id="84"/>
      <w:r w:rsidR="00B522C1">
        <w:rPr>
          <w:rStyle w:val="CommentReference"/>
        </w:rPr>
        <w:commentReference w:id="84"/>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85"/>
      <w:r w:rsidRPr="002245EF">
        <w:rPr>
          <w:rFonts w:ascii="Times New Roman" w:hAnsi="Times New Roman" w:cs="Times New Roman"/>
          <w:sz w:val="24"/>
          <w:szCs w:val="24"/>
        </w:rPr>
        <w:t xml:space="preserve">2000 </w:t>
      </w:r>
      <w:commentRangeEnd w:id="85"/>
      <w:r w:rsidR="00B522C1">
        <w:rPr>
          <w:rStyle w:val="CommentReference"/>
        </w:rPr>
        <w:commentReference w:id="85"/>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w:t>
      </w:r>
      <w:r w:rsidRPr="002245EF">
        <w:rPr>
          <w:rFonts w:ascii="Times New Roman" w:hAnsi="Times New Roman" w:cs="Times New Roman"/>
          <w:sz w:val="24"/>
          <w:szCs w:val="24"/>
        </w:rPr>
        <w:lastRenderedPageBreak/>
        <w:t xml:space="preserve">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Following a 10-year flood on the Hassayampa River, Fremont cottonwood and Goodding willows regenerated into a new cohort while tamarisk had a much higher mortality and less regeneration than native species. </w:t>
      </w:r>
      <w:commentRangeStart w:id="86"/>
      <w:r w:rsidRPr="002245EF">
        <w:rPr>
          <w:rFonts w:ascii="Times New Roman" w:hAnsi="Times New Roman" w:cs="Times New Roman"/>
          <w:sz w:val="24"/>
          <w:szCs w:val="24"/>
        </w:rPr>
        <w:t xml:space="preserve">On </w:t>
      </w:r>
      <w:commentRangeEnd w:id="86"/>
      <w:r w:rsidR="00AE20AD">
        <w:rPr>
          <w:rStyle w:val="CommentReference"/>
        </w:rPr>
        <w:commentReference w:id="86"/>
      </w:r>
      <w:r w:rsidRPr="002245EF">
        <w:rPr>
          <w:rFonts w:ascii="Times New Roman" w:hAnsi="Times New Roman" w:cs="Times New Roman"/>
          <w:sz w:val="24"/>
          <w:szCs w:val="24"/>
        </w:rPr>
        <w:t>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cfs)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7" w:name="_Toc193890718"/>
      <w:r w:rsidRPr="00D23292">
        <w:rPr>
          <w:rFonts w:ascii="Times New Roman" w:hAnsi="Times New Roman" w:cs="Times New Roman"/>
          <w:b/>
          <w:bCs/>
          <w:color w:val="auto"/>
          <w:sz w:val="24"/>
          <w:szCs w:val="24"/>
        </w:rPr>
        <w:t>Limitations/Assumptions</w:t>
      </w:r>
      <w:bookmarkEnd w:id="87"/>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88"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9" w:name="_Toc193890719"/>
      <w:r w:rsidRPr="00D23292">
        <w:rPr>
          <w:rFonts w:ascii="Times New Roman" w:hAnsi="Times New Roman" w:cs="Times New Roman"/>
          <w:b/>
          <w:bCs/>
          <w:color w:val="auto"/>
          <w:sz w:val="24"/>
          <w:szCs w:val="24"/>
        </w:rPr>
        <w:t>Conclusions and Implications</w:t>
      </w:r>
      <w:bookmarkEnd w:id="88"/>
      <w:bookmarkEnd w:id="89"/>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w:t>
      </w:r>
      <w:r w:rsidRPr="002245EF">
        <w:rPr>
          <w:rFonts w:ascii="Times New Roman" w:hAnsi="Times New Roman" w:cs="Times New Roman"/>
          <w:sz w:val="24"/>
          <w:szCs w:val="24"/>
        </w:rPr>
        <w:lastRenderedPageBreak/>
        <w:t xml:space="preserve">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90"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91"/>
      <w:r w:rsidRPr="002245EF">
        <w:rPr>
          <w:rFonts w:ascii="Times New Roman" w:hAnsi="Times New Roman" w:cs="Times New Roman"/>
          <w:sz w:val="24"/>
          <w:szCs w:val="24"/>
        </w:rPr>
        <w:t>Keeping the natural systems and environmental flows along the Verde River will maintain and protect its riparian forests.</w:t>
      </w:r>
      <w:commentRangeEnd w:id="91"/>
      <w:r w:rsidRPr="002245EF">
        <w:rPr>
          <w:rStyle w:val="CommentReference"/>
          <w:rFonts w:ascii="Times New Roman" w:hAnsi="Times New Roman" w:cs="Times New Roman"/>
        </w:rPr>
        <w:commentReference w:id="91"/>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0910C054" w14:textId="77777777" w:rsidR="0063148A" w:rsidRDefault="0038100D" w:rsidP="0063148A">
      <w:pPr>
        <w:pStyle w:val="Bibliography"/>
      </w:pPr>
      <w:r w:rsidRPr="002245EF">
        <w:rPr>
          <w:sz w:val="24"/>
          <w:szCs w:val="24"/>
        </w:rPr>
        <w:fldChar w:fldCharType="begin"/>
      </w:r>
      <w:r w:rsidR="00813999">
        <w:rPr>
          <w:sz w:val="24"/>
          <w:szCs w:val="24"/>
        </w:rPr>
        <w:instrText xml:space="preserve"> ADDIN ZOTERO_BIBL {"uncited":[],"omitted":[],"custom":[]} CSL_BIBLIOGRAPHY </w:instrText>
      </w:r>
      <w:r w:rsidRPr="002245EF">
        <w:rPr>
          <w:sz w:val="24"/>
          <w:szCs w:val="24"/>
        </w:rPr>
        <w:fldChar w:fldCharType="separate"/>
      </w:r>
      <w:r w:rsidR="0063148A">
        <w:t xml:space="preserve">Alam, J. (1997). Irrigation in the Verde Valley. </w:t>
      </w:r>
      <w:r w:rsidR="0063148A">
        <w:rPr>
          <w:i/>
          <w:iCs/>
        </w:rPr>
        <w:t>A Report of the Irrigation Diversion Improvement Project. Verde Natural Resource Conservation District</w:t>
      </w:r>
      <w:r w:rsidR="0063148A">
        <w:t>.</w:t>
      </w:r>
    </w:p>
    <w:p w14:paraId="62AF0292" w14:textId="77777777" w:rsidR="0063148A" w:rsidRDefault="0063148A" w:rsidP="0063148A">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w:t>
      </w:r>
      <w:proofErr w:type="gramStart"/>
      <w:r>
        <w:t>0338:CTORWA</w:t>
      </w:r>
      <w:proofErr w:type="gramEnd"/>
      <w:r>
        <w:t>]2.0.CO;2</w:t>
      </w:r>
    </w:p>
    <w:p w14:paraId="6F0293BF" w14:textId="77777777" w:rsidR="0063148A" w:rsidRDefault="0063148A" w:rsidP="0063148A">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50EAF821" w14:textId="77777777" w:rsidR="0063148A" w:rsidRDefault="0063148A" w:rsidP="0063148A">
      <w:pPr>
        <w:pStyle w:val="Bibliography"/>
      </w:pPr>
      <w:r>
        <w:t xml:space="preserve">Auchincloss, L. C., Richards, J. H., Young, C. A., &amp; Tansey, M. K. (2012). Inundation Depth, Duration, and Temperature Influence Fremont Cottonwood </w:t>
      </w:r>
      <w:proofErr w:type="gramStart"/>
      <w:r>
        <w:t xml:space="preserve">( </w:t>
      </w:r>
      <w:r>
        <w:rPr>
          <w:i/>
          <w:iCs/>
        </w:rPr>
        <w:t>Populus</w:t>
      </w:r>
      <w:proofErr w:type="gramEnd"/>
      <w:r>
        <w:rPr>
          <w:i/>
          <w:iCs/>
        </w:rPr>
        <w:t xml:space="preserve"> </w:t>
      </w:r>
      <w:proofErr w:type="spellStart"/>
      <w:r>
        <w:rPr>
          <w:i/>
          <w:iCs/>
        </w:rPr>
        <w:t>fremontii</w:t>
      </w:r>
      <w:proofErr w:type="spellEnd"/>
      <w:r>
        <w:t xml:space="preserve"> ) Seedling Growth and Survival. </w:t>
      </w:r>
      <w:r>
        <w:rPr>
          <w:i/>
          <w:iCs/>
        </w:rPr>
        <w:t>Western North American Naturalist</w:t>
      </w:r>
      <w:r>
        <w:t xml:space="preserve">, </w:t>
      </w:r>
      <w:r>
        <w:rPr>
          <w:i/>
          <w:iCs/>
        </w:rPr>
        <w:t>72</w:t>
      </w:r>
      <w:r>
        <w:t>(3), 323–333. https://doi.org/10.3398/064.072.0306</w:t>
      </w:r>
    </w:p>
    <w:p w14:paraId="613DD9A3" w14:textId="77777777" w:rsidR="0063148A" w:rsidRDefault="0063148A" w:rsidP="0063148A">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1CD31F47" w14:textId="77777777" w:rsidR="0063148A" w:rsidRDefault="0063148A" w:rsidP="0063148A">
      <w:pPr>
        <w:pStyle w:val="Bibliography"/>
      </w:pPr>
      <w:r>
        <w:t xml:space="preserve">Bhattacharjee, J., Taylor, J. P., Smith, L. M., &amp; Haukos, D. A. (2009). Seedling competition between native cottonwood and exotic </w:t>
      </w:r>
      <w:proofErr w:type="spellStart"/>
      <w:r>
        <w:t>saltcedar</w:t>
      </w:r>
      <w:proofErr w:type="spellEnd"/>
      <w:r>
        <w:t xml:space="preserve">: Implications for restoration. </w:t>
      </w:r>
      <w:r>
        <w:rPr>
          <w:i/>
          <w:iCs/>
        </w:rPr>
        <w:t>Biological Invasions</w:t>
      </w:r>
      <w:r>
        <w:t xml:space="preserve">, </w:t>
      </w:r>
      <w:r>
        <w:rPr>
          <w:i/>
          <w:iCs/>
        </w:rPr>
        <w:t>11</w:t>
      </w:r>
      <w:r>
        <w:t>(8), 1777–1787. https://doi.org/10.1007/s10530-008-9357-4</w:t>
      </w:r>
    </w:p>
    <w:p w14:paraId="6A63B132" w14:textId="77777777" w:rsidR="0063148A" w:rsidRDefault="0063148A" w:rsidP="0063148A">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0D91B32B" w14:textId="77777777" w:rsidR="0063148A" w:rsidRDefault="0063148A" w:rsidP="0063148A">
      <w:pPr>
        <w:pStyle w:val="Bibliography"/>
      </w:pPr>
      <w:r>
        <w:t xml:space="preserve">Blasch, K. W., Hoffmann, J. P., Graser, L. F., Bryson, J. R., &amp; Flint, A. L. (2006). </w:t>
      </w:r>
      <w:r>
        <w:rPr>
          <w:i/>
          <w:iCs/>
        </w:rPr>
        <w:t>Hydrogeology of the upper and middle Verde River watersheds, central Arizona</w:t>
      </w:r>
      <w:r>
        <w:t>. U. S. Geological Survey.</w:t>
      </w:r>
    </w:p>
    <w:p w14:paraId="29933098" w14:textId="77777777" w:rsidR="0063148A" w:rsidRDefault="0063148A" w:rsidP="0063148A">
      <w:pPr>
        <w:pStyle w:val="Bibliography"/>
      </w:pPr>
      <w:r>
        <w:lastRenderedPageBreak/>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0EBC04FF" w14:textId="77777777" w:rsidR="0063148A" w:rsidRDefault="0063148A" w:rsidP="0063148A">
      <w:pPr>
        <w:pStyle w:val="Bibliography"/>
      </w:pPr>
      <w:proofErr w:type="spellStart"/>
      <w:r>
        <w:t>Braatne</w:t>
      </w:r>
      <w:proofErr w:type="spellEnd"/>
      <w:r>
        <w:t xml:space="preserve">, J., Rood, S., &amp; Heilman, P. (1996). </w:t>
      </w:r>
      <w:r>
        <w:rPr>
          <w:i/>
          <w:iCs/>
        </w:rPr>
        <w:t>Life history, ecology, and conservation of riparian cottonwoods in North America</w:t>
      </w:r>
      <w:r>
        <w:t xml:space="preserve"> (pp. 57–85).</w:t>
      </w:r>
    </w:p>
    <w:p w14:paraId="5E1872F1" w14:textId="77777777" w:rsidR="0063148A" w:rsidRDefault="0063148A" w:rsidP="0063148A">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6AFE6C41" w14:textId="77777777" w:rsidR="0063148A" w:rsidRDefault="0063148A" w:rsidP="0063148A">
      <w:pPr>
        <w:pStyle w:val="Bibliography"/>
      </w:pPr>
      <w:r>
        <w:t xml:space="preserve">Braun-Blanquet, J. (1964). </w:t>
      </w:r>
      <w:proofErr w:type="spellStart"/>
      <w:r>
        <w:rPr>
          <w:i/>
          <w:iCs/>
        </w:rPr>
        <w:t>Pflanzensoziologie</w:t>
      </w:r>
      <w:proofErr w:type="spellEnd"/>
      <w:r>
        <w:t>. Springer Vienna. https://doi.org/10.1007/978-3-7091-8110-2</w:t>
      </w:r>
    </w:p>
    <w:p w14:paraId="3D8BD840" w14:textId="77777777" w:rsidR="0063148A" w:rsidRDefault="0063148A" w:rsidP="0063148A">
      <w:pPr>
        <w:pStyle w:val="Bibliography"/>
      </w:pPr>
      <w:r>
        <w:t xml:space="preserve">Bunn, A. G. (2010). Statistical and visual crossdating in R using the </w:t>
      </w:r>
      <w:proofErr w:type="spellStart"/>
      <w:r>
        <w:t>dplR</w:t>
      </w:r>
      <w:proofErr w:type="spellEnd"/>
      <w:r>
        <w:t xml:space="preserve"> library. </w:t>
      </w:r>
      <w:proofErr w:type="spellStart"/>
      <w:r>
        <w:rPr>
          <w:i/>
          <w:iCs/>
        </w:rPr>
        <w:t>Dendrochronologia</w:t>
      </w:r>
      <w:proofErr w:type="spellEnd"/>
      <w:r>
        <w:t xml:space="preserve">, </w:t>
      </w:r>
      <w:r>
        <w:rPr>
          <w:i/>
          <w:iCs/>
        </w:rPr>
        <w:t>28</w:t>
      </w:r>
      <w:r>
        <w:t>(4), 251–258. https://doi.org/10.1016/j.dendro.2009.12.001</w:t>
      </w:r>
    </w:p>
    <w:p w14:paraId="38F3D29C" w14:textId="77777777" w:rsidR="0063148A" w:rsidRDefault="0063148A" w:rsidP="0063148A">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7CE38FD2" w14:textId="77777777" w:rsidR="0063148A" w:rsidRDefault="0063148A" w:rsidP="0063148A">
      <w:pPr>
        <w:pStyle w:val="Bibliography"/>
      </w:pPr>
      <w:r>
        <w:t xml:space="preserve">Cooper, D. J., Merritt, D. M., Andersen, D. C., &amp; </w:t>
      </w:r>
      <w:proofErr w:type="spellStart"/>
      <w:r>
        <w:t>Chimner</w:t>
      </w:r>
      <w:proofErr w:type="spellEnd"/>
      <w:r>
        <w:t xml:space="preserve">,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411173BC" w14:textId="77777777" w:rsidR="0063148A" w:rsidRDefault="0063148A" w:rsidP="0063148A">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5591C44B" w14:textId="77777777" w:rsidR="0063148A" w:rsidRDefault="0063148A" w:rsidP="0063148A">
      <w:pPr>
        <w:pStyle w:val="Bibliography"/>
      </w:pPr>
      <w:proofErr w:type="spellStart"/>
      <w:r>
        <w:t>Effert</w:t>
      </w:r>
      <w:proofErr w:type="spellEnd"/>
      <w:r>
        <w:t xml:space="preserve">-Fanta, E. L., Fischer, R. U., &amp; Wahl, D. H. (2019). Effects of riparian forest buffers and agricultural land use on macroinvertebrate and fish community structure. </w:t>
      </w:r>
      <w:proofErr w:type="spellStart"/>
      <w:r>
        <w:rPr>
          <w:i/>
          <w:iCs/>
        </w:rPr>
        <w:t>Hydrobiologia</w:t>
      </w:r>
      <w:proofErr w:type="spellEnd"/>
      <w:r>
        <w:t xml:space="preserve">, </w:t>
      </w:r>
      <w:r>
        <w:rPr>
          <w:i/>
          <w:iCs/>
        </w:rPr>
        <w:t>841</w:t>
      </w:r>
      <w:r>
        <w:t>(1), 45–64. https://doi.org/10.1007/s10750-019-04006-1</w:t>
      </w:r>
    </w:p>
    <w:p w14:paraId="542458A5" w14:textId="77777777" w:rsidR="0063148A" w:rsidRDefault="0063148A" w:rsidP="0063148A">
      <w:pPr>
        <w:pStyle w:val="Bibliography"/>
      </w:pPr>
      <w:r>
        <w:lastRenderedPageBreak/>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1169A542" w14:textId="77777777" w:rsidR="0063148A" w:rsidRDefault="0063148A" w:rsidP="0063148A">
      <w:pPr>
        <w:pStyle w:val="Bibliography"/>
      </w:pPr>
      <w:r>
        <w:t xml:space="preserve">Fenner, B. P., &amp; D. R. Patton. (1985). Effects of regulated water flows on regeneration of Fremont cottonwood. </w:t>
      </w:r>
      <w:r>
        <w:rPr>
          <w:i/>
          <w:iCs/>
        </w:rPr>
        <w:t>Rangeland Ecology and Management</w:t>
      </w:r>
      <w:r>
        <w:t>.</w:t>
      </w:r>
    </w:p>
    <w:p w14:paraId="1CF59D5C" w14:textId="77777777" w:rsidR="0063148A" w:rsidRDefault="0063148A" w:rsidP="0063148A">
      <w:pPr>
        <w:pStyle w:val="Bibliography"/>
      </w:pPr>
      <w:r>
        <w:t xml:space="preserve">Ffolliott, P. F., </w:t>
      </w:r>
      <w:proofErr w:type="spellStart"/>
      <w:r>
        <w:t>DeBano</w:t>
      </w:r>
      <w:proofErr w:type="spellEnd"/>
      <w:r>
        <w:t xml:space="preserve">, L. F., Baker Jr, M. B., Neary, D. G., &amp; Brooks, K. N. (2004). Hydrology and impacts of disturbances on hydrologic function. </w:t>
      </w:r>
      <w:r>
        <w:rPr>
          <w:i/>
          <w:iCs/>
        </w:rPr>
        <w:t xml:space="preserve">Riparian Areas of the Southwestern United States: Hydrology, Ecology, and Management; Baker, MB, Ffolliott, PF, </w:t>
      </w:r>
      <w:proofErr w:type="spellStart"/>
      <w:r>
        <w:rPr>
          <w:i/>
          <w:iCs/>
        </w:rPr>
        <w:t>DeBano</w:t>
      </w:r>
      <w:proofErr w:type="spellEnd"/>
      <w:r>
        <w:rPr>
          <w:i/>
          <w:iCs/>
        </w:rPr>
        <w:t>, LF, Neary, DG, Eds</w:t>
      </w:r>
      <w:r>
        <w:t>, 51.</w:t>
      </w:r>
    </w:p>
    <w:p w14:paraId="15A297BC" w14:textId="77777777" w:rsidR="0063148A" w:rsidRDefault="0063148A" w:rsidP="0063148A">
      <w:pPr>
        <w:pStyle w:val="Bibliography"/>
      </w:pPr>
      <w:proofErr w:type="spellStart"/>
      <w:r>
        <w:t>Gom</w:t>
      </w:r>
      <w:proofErr w:type="spellEnd"/>
      <w:r>
        <w:t xml:space="preserve">, L. A., &amp; Rood, S. B. (2000). Fire induces clonal sprouting of riparian cottonwoods. </w:t>
      </w:r>
      <w:r>
        <w:rPr>
          <w:i/>
          <w:iCs/>
        </w:rPr>
        <w:t>Canadian Journal of Botany</w:t>
      </w:r>
      <w:r>
        <w:t xml:space="preserve">, </w:t>
      </w:r>
      <w:r>
        <w:rPr>
          <w:i/>
          <w:iCs/>
        </w:rPr>
        <w:t>77</w:t>
      </w:r>
      <w:r>
        <w:t>(11), 1604–1616. https://doi.org/10.1139/b99-135</w:t>
      </w:r>
    </w:p>
    <w:p w14:paraId="19A3BB73" w14:textId="77777777" w:rsidR="0063148A" w:rsidRDefault="0063148A" w:rsidP="0063148A">
      <w:pPr>
        <w:pStyle w:val="Bibliography"/>
      </w:pPr>
      <w:r>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w:t>
      </w:r>
      <w:proofErr w:type="gramStart"/>
      <w:r>
        <w:t>1046:PRTGDV</w:t>
      </w:r>
      <w:proofErr w:type="gramEnd"/>
      <w:r>
        <w:t>]2.0.CO;2</w:t>
      </w:r>
    </w:p>
    <w:p w14:paraId="395AEE70" w14:textId="77777777" w:rsidR="0063148A" w:rsidRDefault="0063148A" w:rsidP="0063148A">
      <w:pPr>
        <w:pStyle w:val="Bibliography"/>
      </w:pPr>
      <w:r>
        <w:t xml:space="preserve">Johnson, T. D., Kolb, T. E., &amp; Medina, A. L. (2010). Do riparian plant community characteristics differ between </w:t>
      </w:r>
      <w:proofErr w:type="spellStart"/>
      <w:r>
        <w:t>Tamarix</w:t>
      </w:r>
      <w:proofErr w:type="spellEnd"/>
      <w:r>
        <w:t xml:space="preserve"> (L.) invaded and non-invaded sites on the upper Verde River, Arizona? </w:t>
      </w:r>
      <w:r>
        <w:rPr>
          <w:i/>
          <w:iCs/>
        </w:rPr>
        <w:t>Biological Invasions</w:t>
      </w:r>
      <w:r>
        <w:t xml:space="preserve">, </w:t>
      </w:r>
      <w:r>
        <w:rPr>
          <w:i/>
          <w:iCs/>
        </w:rPr>
        <w:t>12</w:t>
      </w:r>
      <w:r>
        <w:t>(8), 2487–2497. https://doi.org/10.1007/s10530-009-9658-2</w:t>
      </w:r>
    </w:p>
    <w:p w14:paraId="707A1959" w14:textId="77777777" w:rsidR="0063148A" w:rsidRDefault="0063148A" w:rsidP="0063148A">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172B634C" w14:textId="77777777" w:rsidR="0063148A" w:rsidRDefault="0063148A" w:rsidP="0063148A">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768D06BD" w14:textId="77777777" w:rsidR="0063148A" w:rsidRDefault="0063148A" w:rsidP="0063148A">
      <w:pPr>
        <w:pStyle w:val="Bibliography"/>
      </w:pPr>
      <w:proofErr w:type="spellStart"/>
      <w:r>
        <w:lastRenderedPageBreak/>
        <w:t>Kranjcec</w:t>
      </w:r>
      <w:proofErr w:type="spellEnd"/>
      <w:r>
        <w:t xml:space="preserve">,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1B488057" w14:textId="77777777" w:rsidR="0063148A" w:rsidRDefault="0063148A" w:rsidP="0063148A">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477050DD" w14:textId="77777777" w:rsidR="0063148A" w:rsidRDefault="0063148A" w:rsidP="0063148A">
      <w:pPr>
        <w:pStyle w:val="Bibliography"/>
      </w:pPr>
      <w:r>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3ADAFE29" w14:textId="77777777" w:rsidR="0063148A" w:rsidRDefault="0063148A" w:rsidP="0063148A">
      <w:pPr>
        <w:pStyle w:val="Bibliography"/>
      </w:pPr>
      <w:r>
        <w:t xml:space="preserve">Meko, D. M., </w:t>
      </w:r>
      <w:proofErr w:type="spellStart"/>
      <w:r>
        <w:t>Touchan</w:t>
      </w:r>
      <w:proofErr w:type="spellEnd"/>
      <w:r>
        <w:t xml:space="preserve">, R., &amp; </w:t>
      </w:r>
      <w:proofErr w:type="spellStart"/>
      <w:r>
        <w:t>Anchukaitis</w:t>
      </w:r>
      <w:proofErr w:type="spellEnd"/>
      <w:r>
        <w:t xml:space="preserve">, K. J. (2011). </w:t>
      </w:r>
      <w:proofErr w:type="spellStart"/>
      <w:r>
        <w:t>Seascorr</w:t>
      </w:r>
      <w:proofErr w:type="spellEnd"/>
      <w:r>
        <w:t xml:space="preserve">: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7E55367E" w14:textId="77777777" w:rsidR="0063148A" w:rsidRDefault="0063148A" w:rsidP="0063148A">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w:t>
      </w:r>
      <w:proofErr w:type="gramStart"/>
      <w:r>
        <w:t>543::</w:t>
      </w:r>
      <w:proofErr w:type="gramEnd"/>
      <w:r>
        <w:t>AID-RRR590&gt;3.0.CO;2-N</w:t>
      </w:r>
    </w:p>
    <w:p w14:paraId="26188A8B" w14:textId="77777777" w:rsidR="0063148A" w:rsidRDefault="0063148A" w:rsidP="0063148A">
      <w:pPr>
        <w:pStyle w:val="Bibliography"/>
      </w:pPr>
      <w:r>
        <w:t xml:space="preserve">Moran, M. E., Aparecido, L. M. T., Koepke, D. F., Cooper, H. F., Doughty, C. E., Gehring, C. A., Throop, H. L., Whitham, T. G., Allan, G. J., &amp; Hultine, K. R. (2023). Limits of thermal and hydrological tolerance in a foundation tree species </w:t>
      </w:r>
      <w:proofErr w:type="gramStart"/>
      <w:r>
        <w:t xml:space="preserve">( </w:t>
      </w:r>
      <w:r>
        <w:rPr>
          <w:i/>
          <w:iCs/>
        </w:rPr>
        <w:t>Populus</w:t>
      </w:r>
      <w:proofErr w:type="gramEnd"/>
      <w:r>
        <w:rPr>
          <w:i/>
          <w:iCs/>
        </w:rPr>
        <w:t xml:space="preserve"> </w:t>
      </w:r>
      <w:proofErr w:type="spellStart"/>
      <w:r>
        <w:rPr>
          <w:i/>
          <w:iCs/>
        </w:rPr>
        <w:t>fremontii</w:t>
      </w:r>
      <w:proofErr w:type="spellEnd"/>
      <w:r>
        <w:t xml:space="preserve"> ) in the desert southwestern United States. </w:t>
      </w:r>
      <w:r>
        <w:rPr>
          <w:i/>
          <w:iCs/>
        </w:rPr>
        <w:t>New Phytologist</w:t>
      </w:r>
      <w:r>
        <w:t xml:space="preserve">, </w:t>
      </w:r>
      <w:r>
        <w:rPr>
          <w:i/>
          <w:iCs/>
        </w:rPr>
        <w:t>240</w:t>
      </w:r>
      <w:r>
        <w:t>(6), 2298–2311. https://doi.org/10.1111/nph.19247</w:t>
      </w:r>
    </w:p>
    <w:p w14:paraId="1687B943" w14:textId="77777777" w:rsidR="0063148A" w:rsidRDefault="0063148A" w:rsidP="0063148A">
      <w:pPr>
        <w:pStyle w:val="Bibliography"/>
      </w:pPr>
      <w:r>
        <w:t xml:space="preserve">Patten, D. T. (1998). Riparian </w:t>
      </w:r>
      <w:proofErr w:type="spellStart"/>
      <w:r>
        <w:t>ecosytems</w:t>
      </w:r>
      <w:proofErr w:type="spellEnd"/>
      <w:r>
        <w:t xml:space="preserve"> of semi-arid North America: Diversity and human impacts. </w:t>
      </w:r>
      <w:r>
        <w:rPr>
          <w:i/>
          <w:iCs/>
        </w:rPr>
        <w:t>Wetlands</w:t>
      </w:r>
      <w:r>
        <w:t xml:space="preserve">, </w:t>
      </w:r>
      <w:r>
        <w:rPr>
          <w:i/>
          <w:iCs/>
        </w:rPr>
        <w:t>18</w:t>
      </w:r>
      <w:r>
        <w:t>(4), 498–512. https://doi.org/10.1007/BF03161668</w:t>
      </w:r>
    </w:p>
    <w:p w14:paraId="6FDAECBE" w14:textId="77777777" w:rsidR="0063148A" w:rsidRDefault="0063148A" w:rsidP="0063148A">
      <w:pPr>
        <w:pStyle w:val="Bibliography"/>
      </w:pPr>
      <w:r>
        <w:lastRenderedPageBreak/>
        <w:t xml:space="preserve">Phoebus, I., </w:t>
      </w:r>
      <w:proofErr w:type="spellStart"/>
      <w:r>
        <w:t>Segelbacher</w:t>
      </w:r>
      <w:proofErr w:type="spellEnd"/>
      <w:r>
        <w:t xml:space="preserve">,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3CB93813" w14:textId="77777777" w:rsidR="0063148A" w:rsidRDefault="0063148A" w:rsidP="0063148A">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28A8FEE8" w14:textId="77777777" w:rsidR="0063148A" w:rsidRDefault="0063148A" w:rsidP="0063148A">
      <w:pPr>
        <w:pStyle w:val="Bibliography"/>
      </w:pPr>
      <w:r>
        <w:t xml:space="preserve">Rood, S. B., </w:t>
      </w:r>
      <w:proofErr w:type="spellStart"/>
      <w:r>
        <w:t>Braatne</w:t>
      </w:r>
      <w:proofErr w:type="spellEnd"/>
      <w:r>
        <w:t xml:space="preserv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7647C120" w14:textId="77777777" w:rsidR="0063148A" w:rsidRDefault="0063148A" w:rsidP="0063148A">
      <w:pPr>
        <w:pStyle w:val="Bibliography"/>
      </w:pPr>
      <w:r>
        <w:t xml:space="preserve">Rood, S. B., &amp; Polzin, M. L. (2003). Big old cottonwoods. </w:t>
      </w:r>
      <w:r>
        <w:rPr>
          <w:i/>
          <w:iCs/>
        </w:rPr>
        <w:t>Canadian Journal of Botany</w:t>
      </w:r>
      <w:r>
        <w:t xml:space="preserve">, </w:t>
      </w:r>
      <w:r>
        <w:rPr>
          <w:i/>
          <w:iCs/>
        </w:rPr>
        <w:t>81</w:t>
      </w:r>
      <w:r>
        <w:t>(7), 764–767. https://doi.org/10.1139/b03-065</w:t>
      </w:r>
    </w:p>
    <w:p w14:paraId="39C8E754" w14:textId="77777777" w:rsidR="0063148A" w:rsidRDefault="0063148A" w:rsidP="0063148A">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6B5F6159" w14:textId="77777777" w:rsidR="0063148A" w:rsidRDefault="0063148A" w:rsidP="0063148A">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45267962" w14:textId="77777777" w:rsidR="0063148A" w:rsidRDefault="0063148A" w:rsidP="0063148A">
      <w:pPr>
        <w:pStyle w:val="Bibliography"/>
      </w:pPr>
      <w:r>
        <w:t xml:space="preserve">Schultz, R., Isenhart, T., Colletti, J., Simpkins, W., </w:t>
      </w:r>
      <w:proofErr w:type="spellStart"/>
      <w:r>
        <w:t>Udawatta</w:t>
      </w:r>
      <w:proofErr w:type="spellEnd"/>
      <w:r>
        <w:t xml:space="preserve">, R., &amp; Schultz, P. (2009). Riparian and upland buffer practices. </w:t>
      </w:r>
      <w:r>
        <w:rPr>
          <w:i/>
          <w:iCs/>
        </w:rPr>
        <w:t>North American Agroforestry: An Integrated Science and Practice</w:t>
      </w:r>
      <w:r>
        <w:t>, 163–218.</w:t>
      </w:r>
    </w:p>
    <w:p w14:paraId="700B8DB9" w14:textId="77777777" w:rsidR="0063148A" w:rsidRDefault="0063148A" w:rsidP="0063148A">
      <w:pPr>
        <w:pStyle w:val="Bibliography"/>
      </w:pPr>
      <w:r>
        <w:t xml:space="preserve">Scott, M. L., </w:t>
      </w:r>
      <w:proofErr w:type="spellStart"/>
      <w:r>
        <w:t>Shafroth</w:t>
      </w:r>
      <w:proofErr w:type="spellEnd"/>
      <w:r>
        <w:t xml:space="preserve">, P. B., &amp; Auble, G. T. (1999). Responses of riparian cottonwoods to alluvial water declines. </w:t>
      </w:r>
      <w:r>
        <w:rPr>
          <w:i/>
          <w:iCs/>
        </w:rPr>
        <w:t>Environmental Management</w:t>
      </w:r>
      <w:r>
        <w:t xml:space="preserve">, </w:t>
      </w:r>
      <w:r>
        <w:rPr>
          <w:i/>
          <w:iCs/>
        </w:rPr>
        <w:t>23(3)</w:t>
      </w:r>
      <w:r>
        <w:t>.</w:t>
      </w:r>
    </w:p>
    <w:p w14:paraId="0648EC58" w14:textId="77777777" w:rsidR="0063148A" w:rsidRDefault="0063148A" w:rsidP="0063148A">
      <w:pPr>
        <w:pStyle w:val="Bibliography"/>
      </w:pPr>
      <w:proofErr w:type="spellStart"/>
      <w:r>
        <w:t>Segelquist</w:t>
      </w:r>
      <w:proofErr w:type="spellEnd"/>
      <w:r>
        <w:t xml:space="preserve">, C. A., Scott, M. L., &amp; Auble, G. T. (1993). Establishment of Populus </w:t>
      </w:r>
      <w:proofErr w:type="spellStart"/>
      <w:r>
        <w:t>deltoides</w:t>
      </w:r>
      <w:proofErr w:type="spellEnd"/>
      <w:r>
        <w:t xml:space="preserve"> Under Simulated Alluvial Groundwater Declines. </w:t>
      </w:r>
      <w:r>
        <w:rPr>
          <w:i/>
          <w:iCs/>
        </w:rPr>
        <w:t>American Midland Naturalist</w:t>
      </w:r>
      <w:r>
        <w:t xml:space="preserve">, </w:t>
      </w:r>
      <w:r>
        <w:rPr>
          <w:i/>
          <w:iCs/>
        </w:rPr>
        <w:t>130</w:t>
      </w:r>
      <w:r>
        <w:t>(2), 274. https://doi.org/10.2307/2426127</w:t>
      </w:r>
    </w:p>
    <w:p w14:paraId="369FA271" w14:textId="77777777" w:rsidR="0063148A" w:rsidRDefault="0063148A" w:rsidP="0063148A">
      <w:pPr>
        <w:pStyle w:val="Bibliography"/>
      </w:pPr>
      <w:proofErr w:type="spellStart"/>
      <w:r>
        <w:lastRenderedPageBreak/>
        <w:t>Shafroth</w:t>
      </w:r>
      <w:proofErr w:type="spellEnd"/>
      <w:r>
        <w:t xml:space="preserve">, P. B., Stromberg, J. C., &amp; Patten, D. T. (2002). RIPARIAN VEGETATION RESPONSE TO ALTERED DISTURBANCE AND STRESS REGIMES. </w:t>
      </w:r>
      <w:r>
        <w:rPr>
          <w:i/>
          <w:iCs/>
        </w:rPr>
        <w:t>Ecological Applications</w:t>
      </w:r>
      <w:r>
        <w:t xml:space="preserve">, </w:t>
      </w:r>
      <w:r>
        <w:rPr>
          <w:i/>
          <w:iCs/>
        </w:rPr>
        <w:t>12</w:t>
      </w:r>
      <w:r>
        <w:t>(1), 107–123. https://doi.org/10.1890/1051-0761(2002)012[</w:t>
      </w:r>
      <w:proofErr w:type="gramStart"/>
      <w:r>
        <w:t>0107:RVRTAD</w:t>
      </w:r>
      <w:proofErr w:type="gramEnd"/>
      <w:r>
        <w:t>]2.0.CO;2</w:t>
      </w:r>
    </w:p>
    <w:p w14:paraId="2527A4EA" w14:textId="77777777" w:rsidR="0063148A" w:rsidRDefault="0063148A" w:rsidP="0063148A">
      <w:pPr>
        <w:pStyle w:val="Bibliography"/>
      </w:pPr>
      <w:r>
        <w:t xml:space="preserve">Sharon Masek Lopez &amp; Abraham E. Springer. (2002). </w:t>
      </w:r>
      <w:r>
        <w:rPr>
          <w:i/>
          <w:iCs/>
        </w:rPr>
        <w:t>Assessment of Human Influence on Riparian Change in the Verde Valley, Arizona</w:t>
      </w:r>
      <w:r>
        <w:t>.</w:t>
      </w:r>
    </w:p>
    <w:p w14:paraId="7CEE7301" w14:textId="77777777" w:rsidR="0063148A" w:rsidRDefault="0063148A" w:rsidP="0063148A">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w:t>
      </w:r>
      <w:proofErr w:type="gramStart"/>
      <w:r>
        <w:t>0760:EPONPA</w:t>
      </w:r>
      <w:proofErr w:type="gramEnd"/>
      <w:r>
        <w:t>]2.0.CO;2</w:t>
      </w:r>
    </w:p>
    <w:p w14:paraId="62BEF0F0" w14:textId="77777777" w:rsidR="0063148A" w:rsidRDefault="0063148A" w:rsidP="0063148A">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522DFF87" w14:textId="77777777" w:rsidR="0063148A" w:rsidRDefault="0063148A" w:rsidP="0063148A">
      <w:pPr>
        <w:pStyle w:val="Bibliography"/>
      </w:pPr>
      <w:r>
        <w:t xml:space="preserve">Stromberg, J. C., Ritcher, B. D., Patten, D. T., &amp; Wolden, L. G. (1993). </w:t>
      </w:r>
      <w:r>
        <w:rPr>
          <w:i/>
          <w:iCs/>
        </w:rPr>
        <w:t>Response of a Sonoran riparian forest to a 10-year return flood</w:t>
      </w:r>
      <w:r>
        <w:t>.</w:t>
      </w:r>
    </w:p>
    <w:p w14:paraId="49B0BDCD" w14:textId="77777777" w:rsidR="0063148A" w:rsidRDefault="0063148A" w:rsidP="0063148A">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1C6E408F" w14:textId="77777777" w:rsidR="0063148A" w:rsidRDefault="0063148A" w:rsidP="0063148A">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4CAF74AE" w14:textId="77777777" w:rsidR="0063148A" w:rsidRDefault="0063148A" w:rsidP="0063148A">
      <w:pPr>
        <w:pStyle w:val="Bibliography"/>
      </w:pPr>
      <w:r>
        <w:t xml:space="preserve">Szaro, R. C., &amp; </w:t>
      </w:r>
      <w:proofErr w:type="spellStart"/>
      <w:r>
        <w:t>Pase</w:t>
      </w:r>
      <w:proofErr w:type="spellEnd"/>
      <w:r>
        <w:t xml:space="preserv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021C2309" w14:textId="77777777" w:rsidR="0063148A" w:rsidRDefault="0063148A" w:rsidP="0063148A">
      <w:pPr>
        <w:pStyle w:val="Bibliography"/>
      </w:pPr>
      <w:r>
        <w:t xml:space="preserve">USDA. (2012). </w:t>
      </w:r>
      <w:r>
        <w:rPr>
          <w:i/>
          <w:iCs/>
        </w:rPr>
        <w:t>Yavapai County Profile</w:t>
      </w:r>
      <w:r>
        <w:t xml:space="preserve"> (Census of Agriculture). https://agcensus.library.cornell.edu/wp-content/uploads/2012-Arizona-cp04025.pdf</w:t>
      </w:r>
    </w:p>
    <w:p w14:paraId="0C78D25C" w14:textId="77777777" w:rsidR="0063148A" w:rsidRDefault="0063148A" w:rsidP="0063148A">
      <w:pPr>
        <w:pStyle w:val="Bibliography"/>
      </w:pPr>
      <w:r>
        <w:lastRenderedPageBreak/>
        <w:t xml:space="preserve">Varani, H., Margolis, E. Q., </w:t>
      </w:r>
      <w:proofErr w:type="spellStart"/>
      <w:r>
        <w:t>Muldavin</w:t>
      </w:r>
      <w:proofErr w:type="spellEnd"/>
      <w:r>
        <w:t xml:space="preserve">, E. H., &amp; </w:t>
      </w:r>
      <w:proofErr w:type="spellStart"/>
      <w:r>
        <w:t>Pockman</w:t>
      </w:r>
      <w:proofErr w:type="spellEnd"/>
      <w:r>
        <w:t xml:space="preserve">, W. T. (2024). Patterns and drivers of cottonwood mortality in the middle Rio Grande, New Mexico, USA. </w:t>
      </w:r>
      <w:r>
        <w:rPr>
          <w:i/>
          <w:iCs/>
        </w:rPr>
        <w:t>Ecohydrology</w:t>
      </w:r>
      <w:r>
        <w:t xml:space="preserve">, </w:t>
      </w:r>
      <w:r>
        <w:rPr>
          <w:i/>
          <w:iCs/>
        </w:rPr>
        <w:t>17</w:t>
      </w:r>
      <w:r>
        <w:t>(8), e2692. https://doi.org/10.1002/eco.2692</w:t>
      </w:r>
    </w:p>
    <w:p w14:paraId="122ACED8" w14:textId="77777777" w:rsidR="0063148A" w:rsidRDefault="0063148A" w:rsidP="0063148A">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0F4E0084" w14:textId="77777777" w:rsidR="0063148A" w:rsidRDefault="0063148A" w:rsidP="0063148A">
      <w:pPr>
        <w:pStyle w:val="Bibliography"/>
      </w:pPr>
      <w:r>
        <w:t xml:space="preserve">Wirt, L., DeWitt, E., &amp; Langenheim, V. E. (2005). </w:t>
      </w:r>
      <w:r>
        <w:rPr>
          <w:i/>
          <w:iCs/>
        </w:rPr>
        <w:t xml:space="preserve">Geologic framework of aquifer units and </w:t>
      </w:r>
      <w:proofErr w:type="gramStart"/>
      <w:r>
        <w:rPr>
          <w:i/>
          <w:iCs/>
        </w:rPr>
        <w:t>ground-water</w:t>
      </w:r>
      <w:proofErr w:type="gramEnd"/>
      <w:r>
        <w:rPr>
          <w:i/>
          <w:iCs/>
        </w:rPr>
        <w:t xml:space="preserve"> </w:t>
      </w:r>
      <w:proofErr w:type="spellStart"/>
      <w:r>
        <w:rPr>
          <w:i/>
          <w:iCs/>
        </w:rPr>
        <w:t>flowpaths</w:t>
      </w:r>
      <w:proofErr w:type="spellEnd"/>
      <w:r>
        <w:rPr>
          <w:i/>
          <w:iCs/>
        </w:rPr>
        <w:t>, Verde River headwaters, north-central Arizona</w:t>
      </w:r>
      <w:r>
        <w:t>. US Geological Survey.</w:t>
      </w:r>
    </w:p>
    <w:p w14:paraId="3E767A31" w14:textId="77777777" w:rsidR="0063148A" w:rsidRDefault="0063148A" w:rsidP="0063148A">
      <w:pPr>
        <w:pStyle w:val="Bibliography"/>
      </w:pPr>
      <w:r>
        <w:t xml:space="preserve">Zang, C., &amp; Biondi, F. (2015). </w:t>
      </w:r>
      <w:proofErr w:type="spellStart"/>
      <w:r>
        <w:t>treeclim</w:t>
      </w:r>
      <w:proofErr w:type="spellEnd"/>
      <w:r>
        <w:t>: An R package for the numerical calibration of proxy</w:t>
      </w:r>
      <w:r>
        <w:rPr>
          <w:rFonts w:ascii="Cambria Math" w:hAnsi="Cambria Math" w:cs="Cambria Math"/>
        </w:rPr>
        <w:t>‐</w:t>
      </w:r>
      <w:r>
        <w:t xml:space="preserve">climate relationships. </w:t>
      </w:r>
      <w:proofErr w:type="spellStart"/>
      <w:r>
        <w:rPr>
          <w:i/>
          <w:iCs/>
        </w:rPr>
        <w:t>Ecography</w:t>
      </w:r>
      <w:proofErr w:type="spellEnd"/>
      <w:r>
        <w:t xml:space="preserve">, </w:t>
      </w:r>
      <w:r>
        <w:rPr>
          <w:i/>
          <w:iCs/>
        </w:rPr>
        <w:t>38</w:t>
      </w:r>
      <w:r>
        <w:t>(4), 431–436. https://doi.org/10.1111/ecog.01335</w:t>
      </w:r>
    </w:p>
    <w:p w14:paraId="623A8EC4" w14:textId="77777777" w:rsidR="0063148A" w:rsidRDefault="0063148A" w:rsidP="0063148A">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1AF73F0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Merritt, David - FS, CO" w:date="2025-04-07T07:25:00Z" w:initials="MDFC">
    <w:p w14:paraId="7F062486" w14:textId="77777777" w:rsidR="00367065" w:rsidRDefault="00367065" w:rsidP="00367065">
      <w:pPr>
        <w:pStyle w:val="CommentText"/>
      </w:pPr>
      <w:r>
        <w:rPr>
          <w:rStyle w:val="CommentReference"/>
        </w:rPr>
        <w:annotationRef/>
      </w:r>
      <w:r>
        <w:t>Maybe “a specific set of governing variables”</w:t>
      </w:r>
    </w:p>
  </w:comment>
  <w:comment w:id="6"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8" w:author="Quentin R McCalla" w:date="2025-04-08T11:34:00Z" w:initials="QM">
    <w:p w14:paraId="587636F1" w14:textId="77777777" w:rsidR="005901E8" w:rsidRDefault="005901E8" w:rsidP="005901E8">
      <w:pPr>
        <w:pStyle w:val="CommentText"/>
      </w:pPr>
      <w:r>
        <w:rPr>
          <w:rStyle w:val="CommentReference"/>
        </w:rPr>
        <w:annotationRef/>
      </w:r>
      <w:hyperlink r:id="rId1" w:history="1">
        <w:r w:rsidRPr="006B21E0">
          <w:rPr>
            <w:rStyle w:val="Hyperlink"/>
          </w:rPr>
          <w:t>https://link.springer.com/article/10.1007/BF03161668?utm_source=wiley&amp;getft_integrator=wiley</w:t>
        </w:r>
      </w:hyperlink>
    </w:p>
  </w:comment>
  <w:comment w:id="9" w:author="Quentin R McCalla" w:date="2025-04-14T08:49:00Z" w:initials="QM">
    <w:p w14:paraId="307EB2D7" w14:textId="77777777" w:rsidR="0027669D" w:rsidRDefault="0027669D" w:rsidP="0027669D">
      <w:pPr>
        <w:pStyle w:val="CommentText"/>
      </w:pPr>
      <w:r>
        <w:rPr>
          <w:rStyle w:val="CommentReference"/>
        </w:rPr>
        <w:annotationRef/>
      </w:r>
      <w:r>
        <w:t xml:space="preserve">Knopf, F. L., Johnson, R. R., Rich, T., Samson, F. B., &amp; Szaro, R. C. (1988). Conservation of Riparian Ecosystems in the United States. </w:t>
      </w:r>
      <w:r>
        <w:rPr>
          <w:i/>
          <w:iCs/>
        </w:rPr>
        <w:t>The Wilson Bulletin</w:t>
      </w:r>
      <w:r>
        <w:t xml:space="preserve">, </w:t>
      </w:r>
      <w:r>
        <w:rPr>
          <w:i/>
          <w:iCs/>
        </w:rPr>
        <w:t>100</w:t>
      </w:r>
      <w:r>
        <w:t>(2), 272–284. http://www.jstor.org/stable/4162566</w:t>
      </w:r>
    </w:p>
    <w:p w14:paraId="6E9D19B2" w14:textId="77777777" w:rsidR="0027669D" w:rsidRDefault="0027669D" w:rsidP="0027669D">
      <w:pPr>
        <w:pStyle w:val="CommentText"/>
      </w:pPr>
    </w:p>
  </w:comment>
  <w:comment w:id="10" w:author="Quentin R McCalla" w:date="2025-04-14T08:50:00Z" w:initials="QM">
    <w:p w14:paraId="12F49285" w14:textId="77777777" w:rsidR="007D1D2E" w:rsidRDefault="007D1D2E" w:rsidP="007D1D2E">
      <w:pPr>
        <w:pStyle w:val="CommentText"/>
      </w:pPr>
      <w:r>
        <w:rPr>
          <w:rStyle w:val="CommentReference"/>
        </w:rPr>
        <w:annotationRef/>
      </w:r>
      <w:r>
        <w:rPr>
          <w:color w:val="222222"/>
          <w:highlight w:val="white"/>
        </w:rPr>
        <w:t>Carothers, S. W. (1977). Importance, Preservation, and Management of Riparian Habitats: An Overview¹. In </w:t>
      </w:r>
      <w:r>
        <w:rPr>
          <w:i/>
          <w:iCs/>
          <w:color w:val="222222"/>
          <w:highlight w:val="white"/>
        </w:rPr>
        <w:t>Importance, Preservation, and Management of Riparian Habitat: A Symposium, Tucson, Arizona, July 9, 1977</w:t>
      </w:r>
      <w:r>
        <w:rPr>
          <w:color w:val="222222"/>
          <w:highlight w:val="white"/>
        </w:rPr>
        <w:t> (Vol. 43, p. 1). Rocky Mountain Forest and Range Experiment Station, Forest Service, US Department of Agriculture.</w:t>
      </w:r>
      <w:r>
        <w:t xml:space="preserve"> </w:t>
      </w:r>
    </w:p>
  </w:comment>
  <w:comment w:id="11" w:author="Merritt, David - FS, CO" w:date="2025-04-07T08:54:00Z" w:initials="MDFC">
    <w:p w14:paraId="0B34925C" w14:textId="0381F149"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2" w:author="Cooper,David" w:date="2025-04-05T13:22:00Z" w:initials="C">
    <w:p w14:paraId="6ABD28F1" w14:textId="627A1E3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13" w:author="Quentin R McCalla" w:date="2025-04-14T08:32:00Z" w:initials="QM">
    <w:p w14:paraId="6525268B" w14:textId="77777777" w:rsidR="00101934" w:rsidRDefault="00101934" w:rsidP="00101934">
      <w:pPr>
        <w:pStyle w:val="CommentText"/>
      </w:pPr>
      <w:r>
        <w:rPr>
          <w:rStyle w:val="CommentReference"/>
        </w:rPr>
        <w:annotationRef/>
      </w:r>
      <w:r>
        <w:rPr>
          <w:b/>
          <w:bCs/>
          <w:color w:val="000000"/>
        </w:rPr>
        <w:t>DOI</w:t>
      </w:r>
    </w:p>
    <w:p w14:paraId="5D44968F" w14:textId="77777777" w:rsidR="00101934" w:rsidRDefault="00101934" w:rsidP="00101934">
      <w:pPr>
        <w:pStyle w:val="CommentText"/>
      </w:pPr>
      <w:r>
        <w:rPr>
          <w:color w:val="000000"/>
        </w:rPr>
        <w:t>10.1007/S10021-003-0072-9</w:t>
      </w:r>
    </w:p>
  </w:comment>
  <w:comment w:id="14"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0T09:52:00Z" w:initials="QM">
    <w:p w14:paraId="393EA219" w14:textId="6A8921D9" w:rsidR="00581ABD" w:rsidRDefault="00581ABD" w:rsidP="00581ABD">
      <w:pPr>
        <w:pStyle w:val="CommentText"/>
      </w:pPr>
      <w:r>
        <w:rPr>
          <w:rStyle w:val="CommentReference"/>
        </w:rPr>
        <w:annotationRef/>
      </w:r>
      <w:r>
        <w:t xml:space="preserve">Can I cite this? </w:t>
      </w:r>
      <w:hyperlink r:id="rId2" w:history="1">
        <w:r w:rsidRPr="002131F8">
          <w:rPr>
            <w:rStyle w:val="Hyperlink"/>
          </w:rPr>
          <w:t>https://www.biologicaldiversity.org/programs/public_lands/rivers/pdfs/Ravaged-River-Verde-Cattle-Impact-Survey.pdf</w:t>
        </w:r>
      </w:hyperlink>
    </w:p>
  </w:comment>
  <w:comment w:id="16" w:author="Quentin R McCalla" w:date="2025-04-14T10:25:00Z" w:initials="QM">
    <w:p w14:paraId="79AA4102" w14:textId="77777777" w:rsidR="00642471" w:rsidRDefault="00642471" w:rsidP="00642471">
      <w:pPr>
        <w:pStyle w:val="CommentText"/>
      </w:pPr>
      <w:r>
        <w:rPr>
          <w:rStyle w:val="CommentReference"/>
        </w:rPr>
        <w:annotationRef/>
      </w:r>
      <w:hyperlink r:id="rId3" w:history="1">
        <w:r w:rsidRPr="00E16092">
          <w:rPr>
            <w:rStyle w:val="Hyperlink"/>
          </w:rPr>
          <w:t>https://scholar.google.com/scholar_lookup?&amp;title=Short-term%20response%20of%20woody%20plants%20to%20fire%20in%20a%20Rio%20Grande%20riparian%20forest%2C%20Central%20New%20Mexico%2C%20USA&amp;journal=Biological%20Conservation&amp;doi=10.1016%2FS0006-3207%2800%2900108-7&amp;volume=97&amp;pages=159-170&amp;publication_year=2001&amp;author=Ellis%2CLM</w:t>
        </w:r>
      </w:hyperlink>
    </w:p>
  </w:comment>
  <w:comment w:id="19" w:author="Cooper,David" w:date="2025-04-05T13:19:00Z" w:initials="C">
    <w:p w14:paraId="36593803" w14:textId="0A4D2B2C" w:rsidR="0070044C" w:rsidRDefault="0070044C" w:rsidP="0070044C">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20" w:author="Merritt, David - FS, CO" w:date="2025-04-07T08:52:00Z" w:initials="MDFC">
    <w:p w14:paraId="17C6A874" w14:textId="77777777" w:rsidR="0070044C" w:rsidRDefault="0070044C" w:rsidP="0070044C">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29"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34" w:author="Quentin R McCalla" w:date="2025-04-09T09:02:00Z" w:initials="QM">
    <w:p w14:paraId="17A6B6F0" w14:textId="77777777" w:rsidR="00843C64" w:rsidRDefault="00843C64" w:rsidP="00843C64">
      <w:pPr>
        <w:pStyle w:val="CommentText"/>
      </w:pPr>
      <w:r>
        <w:rPr>
          <w:rStyle w:val="CommentReference"/>
        </w:rPr>
        <w:annotationRef/>
      </w:r>
      <w:r>
        <w:t>Move to discussion</w:t>
      </w:r>
    </w:p>
  </w:comment>
  <w:comment w:id="35" w:author="Cooper,David" w:date="2025-04-05T13:45:00Z" w:initials="C">
    <w:p w14:paraId="4BE66DFF" w14:textId="6F8A9CF1" w:rsidR="008279F5" w:rsidRDefault="008279F5" w:rsidP="008A1684">
      <w:r>
        <w:rPr>
          <w:rStyle w:val="CommentReference"/>
        </w:rPr>
        <w:annotationRef/>
      </w:r>
      <w:r>
        <w:rPr>
          <w:color w:val="000000"/>
          <w:sz w:val="20"/>
          <w:szCs w:val="20"/>
        </w:rPr>
        <w:t>redundant</w:t>
      </w:r>
    </w:p>
  </w:comment>
  <w:comment w:id="44"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7"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55"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56" w:author="Quentin R McCalla" w:date="2025-04-09T09:07:00Z" w:initials="QM">
    <w:p w14:paraId="6392395D" w14:textId="77777777" w:rsidR="002B2A01" w:rsidRDefault="002B2A01" w:rsidP="002B2A01">
      <w:pPr>
        <w:pStyle w:val="CommentText"/>
      </w:pPr>
      <w:r>
        <w:rPr>
          <w:rStyle w:val="CommentReference"/>
        </w:rPr>
        <w:annotationRef/>
      </w:r>
      <w:r>
        <w:t>Reference literature about seedling survivorship</w:t>
      </w:r>
    </w:p>
  </w:comment>
  <w:comment w:id="57" w:author="Quentin R McCalla" w:date="2025-04-09T09:15:00Z" w:initials="QM">
    <w:p w14:paraId="688288EE" w14:textId="77777777" w:rsidR="002B2A01" w:rsidRDefault="002B2A01" w:rsidP="002B2A01">
      <w:pPr>
        <w:pStyle w:val="CommentText"/>
      </w:pPr>
      <w:r>
        <w:rPr>
          <w:rStyle w:val="CommentReference"/>
        </w:rPr>
        <w:annotationRef/>
      </w:r>
      <w:r>
        <w:t>Add specific stromberg heights</w:t>
      </w:r>
    </w:p>
  </w:comment>
  <w:comment w:id="59" w:author="Cooper,David" w:date="2025-04-05T14:19:00Z" w:initials="C">
    <w:p w14:paraId="44D7F498" w14:textId="74B3D840" w:rsidR="004C1A79" w:rsidRDefault="004C1A79" w:rsidP="0075327E">
      <w:r>
        <w:rPr>
          <w:rStyle w:val="CommentReference"/>
        </w:rPr>
        <w:annotationRef/>
      </w:r>
      <w:r>
        <w:rPr>
          <w:color w:val="000000"/>
          <w:sz w:val="20"/>
          <w:szCs w:val="20"/>
        </w:rPr>
        <w:t>how do you know these were 2024 seedlings?</w:t>
      </w:r>
    </w:p>
  </w:comment>
  <w:comment w:id="60" w:author="Quentin R McCalla" w:date="2025-04-09T09:14:00Z" w:initials="QM">
    <w:p w14:paraId="76175D26" w14:textId="77777777" w:rsidR="002B2A01" w:rsidRDefault="002B2A01" w:rsidP="002B2A01">
      <w:pPr>
        <w:pStyle w:val="CommentText"/>
      </w:pPr>
      <w:r>
        <w:rPr>
          <w:rStyle w:val="CommentReference"/>
        </w:rPr>
        <w:annotationRef/>
      </w:r>
      <w:r>
        <w:t>Growing season/report. USDA zones?</w:t>
      </w:r>
    </w:p>
  </w:comment>
  <w:comment w:id="61" w:author="Cooper,David" w:date="2025-04-05T14:20:00Z" w:initials="C">
    <w:p w14:paraId="577EEF4A" w14:textId="4A936882"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62"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64"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68" w:author="Cooper,David" w:date="2025-04-05T14:26:00Z" w:initials="C">
    <w:p w14:paraId="7302531E" w14:textId="77777777" w:rsidR="00E24A13" w:rsidRDefault="00E24A13" w:rsidP="00B4628A">
      <w:r>
        <w:rPr>
          <w:rStyle w:val="CommentReference"/>
        </w:rPr>
        <w:annotationRef/>
      </w:r>
      <w:r>
        <w:rPr>
          <w:color w:val="000000"/>
          <w:sz w:val="20"/>
          <w:szCs w:val="20"/>
        </w:rPr>
        <w:t>this is a very folksy way to report these data.  Maybe stiffen it up a bit.</w:t>
      </w:r>
    </w:p>
  </w:comment>
  <w:comment w:id="70" w:author="Quentin R McCalla" w:date="2025-04-09T09:25:00Z" w:initials="QM">
    <w:p w14:paraId="59E453AC" w14:textId="77777777" w:rsidR="004349BE" w:rsidRDefault="004349BE" w:rsidP="004349BE">
      <w:pPr>
        <w:pStyle w:val="CommentText"/>
      </w:pPr>
      <w:r>
        <w:rPr>
          <w:rStyle w:val="CommentReference"/>
        </w:rPr>
        <w:annotationRef/>
      </w:r>
      <w:r>
        <w:t>cite</w:t>
      </w:r>
    </w:p>
  </w:comment>
  <w:comment w:id="71" w:author="Cooper,David" w:date="2025-04-05T14:27:00Z" w:initials="C">
    <w:p w14:paraId="47A4440E" w14:textId="554E3F69" w:rsidR="00E24A13" w:rsidRDefault="00E24A13" w:rsidP="00FA28B7">
      <w:r>
        <w:rPr>
          <w:rStyle w:val="CommentReference"/>
        </w:rPr>
        <w:annotationRef/>
      </w:r>
      <w:r>
        <w:rPr>
          <w:color w:val="000000"/>
          <w:sz w:val="20"/>
          <w:szCs w:val="20"/>
        </w:rPr>
        <w:t>?</w:t>
      </w:r>
    </w:p>
  </w:comment>
  <w:comment w:id="72" w:author="Quentin R McCalla" w:date="2025-04-09T09:32:00Z" w:initials="QM">
    <w:p w14:paraId="706571D4" w14:textId="77777777" w:rsidR="00FB0D86" w:rsidRDefault="00FB0D86" w:rsidP="00FB0D86">
      <w:pPr>
        <w:pStyle w:val="CommentText"/>
      </w:pPr>
      <w:r>
        <w:rPr>
          <w:rStyle w:val="CommentReference"/>
        </w:rPr>
        <w:annotationRef/>
      </w:r>
      <w:r>
        <w:t>cite</w:t>
      </w:r>
    </w:p>
  </w:comment>
  <w:comment w:id="73" w:author="Quentin R McCalla" w:date="2025-04-09T09:35:00Z" w:initials="QM">
    <w:p w14:paraId="1B436063" w14:textId="77777777" w:rsidR="00FB0D86" w:rsidRDefault="00FB0D86" w:rsidP="00FB0D86">
      <w:pPr>
        <w:pStyle w:val="CommentText"/>
      </w:pPr>
      <w:r>
        <w:rPr>
          <w:rStyle w:val="CommentReference"/>
        </w:rPr>
        <w:annotationRef/>
      </w:r>
      <w:r>
        <w:t>reword</w:t>
      </w:r>
    </w:p>
  </w:comment>
  <w:comment w:id="75" w:author="Quentin R McCalla" w:date="2025-04-09T09:37:00Z" w:initials="QM">
    <w:p w14:paraId="334572EC" w14:textId="414C2221" w:rsidR="00E03ECE" w:rsidRDefault="00E03ECE" w:rsidP="00E03ECE">
      <w:pPr>
        <w:pStyle w:val="CommentText"/>
      </w:pPr>
      <w:r>
        <w:rPr>
          <w:rStyle w:val="CommentReference"/>
        </w:rPr>
        <w:annotationRef/>
      </w:r>
      <w:r>
        <w:t>Take pictures of cores under scope</w:t>
      </w:r>
    </w:p>
  </w:comment>
  <w:comment w:id="76"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77" w:author="Merritt, David - FS, CO" w:date="2025-04-07T12:53:00Z" w:initials="MDFC">
    <w:p w14:paraId="7895A264" w14:textId="51A8C9F8" w:rsidR="00512C0B" w:rsidRDefault="00512C0B" w:rsidP="00512C0B">
      <w:pPr>
        <w:pStyle w:val="CommentText"/>
      </w:pPr>
      <w:r>
        <w:rPr>
          <w:rStyle w:val="CommentReference"/>
        </w:rPr>
        <w:annotationRef/>
      </w:r>
      <w:r>
        <w:t>Need to cite every time.</w:t>
      </w:r>
    </w:p>
  </w:comment>
  <w:comment w:id="79" w:author="Quentin R McCalla" w:date="2025-04-09T09:43:00Z" w:initials="QM">
    <w:p w14:paraId="53F3632A" w14:textId="77777777" w:rsidR="00E03ECE" w:rsidRDefault="00E03ECE" w:rsidP="00E03ECE">
      <w:pPr>
        <w:pStyle w:val="CommentText"/>
      </w:pPr>
      <w:r>
        <w:rPr>
          <w:rStyle w:val="CommentReference"/>
        </w:rPr>
        <w:annotationRef/>
      </w:r>
      <w:r>
        <w:t>USDA or growing season paper</w:t>
      </w:r>
    </w:p>
  </w:comment>
  <w:comment w:id="80" w:author="Quentin R McCalla" w:date="2025-04-09T09:44:00Z" w:initials="QM">
    <w:p w14:paraId="4C7ABDA1" w14:textId="77777777" w:rsidR="00E03ECE" w:rsidRDefault="00E03ECE" w:rsidP="00E03ECE">
      <w:pPr>
        <w:pStyle w:val="CommentText"/>
      </w:pPr>
      <w:r>
        <w:rPr>
          <w:rStyle w:val="CommentReference"/>
        </w:rPr>
        <w:annotationRef/>
      </w:r>
      <w:r>
        <w:t>cite</w:t>
      </w:r>
    </w:p>
  </w:comment>
  <w:comment w:id="81" w:author="Quentin R McCalla" w:date="2025-04-09T09:47:00Z" w:initials="QM">
    <w:p w14:paraId="79A352D5" w14:textId="77777777" w:rsidR="00B522C1" w:rsidRDefault="00B522C1" w:rsidP="00B522C1">
      <w:pPr>
        <w:pStyle w:val="CommentText"/>
      </w:pPr>
      <w:r>
        <w:rPr>
          <w:rStyle w:val="CommentReference"/>
        </w:rPr>
        <w:annotationRef/>
      </w:r>
      <w:r>
        <w:t>Clarify</w:t>
      </w:r>
    </w:p>
  </w:comment>
  <w:comment w:id="82"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83" w:author="Cooper,David" w:date="2025-04-05T14:39:00Z" w:initials="C">
    <w:p w14:paraId="448D2532" w14:textId="4F50F3AC" w:rsidR="00B078D0" w:rsidRDefault="00B078D0" w:rsidP="004B070B">
      <w:r>
        <w:rPr>
          <w:rStyle w:val="CommentReference"/>
        </w:rPr>
        <w:annotationRef/>
      </w:r>
      <w:r>
        <w:rPr>
          <w:color w:val="000000"/>
          <w:sz w:val="20"/>
          <w:szCs w:val="20"/>
        </w:rPr>
        <w:t>this is speculation?</w:t>
      </w:r>
    </w:p>
  </w:comment>
  <w:comment w:id="84" w:author="Quentin R McCalla" w:date="2025-04-09T09:54:00Z" w:initials="QM">
    <w:p w14:paraId="4E9B7E01" w14:textId="77777777" w:rsidR="00B522C1" w:rsidRDefault="00B522C1" w:rsidP="00B522C1">
      <w:pPr>
        <w:pStyle w:val="CommentText"/>
      </w:pPr>
      <w:r>
        <w:rPr>
          <w:rStyle w:val="CommentReference"/>
        </w:rPr>
        <w:annotationRef/>
      </w:r>
      <w:r>
        <w:t>Conservative estimates?</w:t>
      </w:r>
    </w:p>
  </w:comment>
  <w:comment w:id="85"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86" w:author="Quentin R McCalla" w:date="2025-04-09T09:59:00Z" w:initials="QM">
    <w:p w14:paraId="478D8228" w14:textId="77777777" w:rsidR="00AE20AD" w:rsidRDefault="00AE20AD" w:rsidP="00AE20AD">
      <w:pPr>
        <w:pStyle w:val="CommentText"/>
      </w:pPr>
      <w:r>
        <w:rPr>
          <w:rStyle w:val="CommentReference"/>
        </w:rPr>
        <w:annotationRef/>
      </w:r>
      <w:r>
        <w:t>clarify</w:t>
      </w:r>
    </w:p>
  </w:comment>
  <w:comment w:id="91"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062486" w15:done="0"/>
  <w15:commentEx w15:paraId="100B34EB" w15:done="0"/>
  <w15:commentEx w15:paraId="587636F1" w15:done="0"/>
  <w15:commentEx w15:paraId="6E9D19B2" w15:paraIdParent="587636F1" w15:done="0"/>
  <w15:commentEx w15:paraId="12F49285" w15:paraIdParent="587636F1" w15:done="0"/>
  <w15:commentEx w15:paraId="0B34925C" w15:done="0"/>
  <w15:commentEx w15:paraId="6ABD28F1" w15:done="0"/>
  <w15:commentEx w15:paraId="5D44968F" w15:done="0"/>
  <w15:commentEx w15:paraId="6C457FDF" w15:done="0"/>
  <w15:commentEx w15:paraId="393EA219" w15:done="0"/>
  <w15:commentEx w15:paraId="79AA4102" w15:done="0"/>
  <w15:commentEx w15:paraId="36593803" w15:done="0"/>
  <w15:commentEx w15:paraId="17C6A874" w15:done="0"/>
  <w15:commentEx w15:paraId="277646E5" w15:done="0"/>
  <w15:commentEx w15:paraId="17A6B6F0" w15:done="0"/>
  <w15:commentEx w15:paraId="4BE66DFF" w15:done="0"/>
  <w15:commentEx w15:paraId="1D5FEA44" w15:done="0"/>
  <w15:commentEx w15:paraId="4B644DD6" w15:done="0"/>
  <w15:commentEx w15:paraId="421DCCE5" w15:done="0"/>
  <w15:commentEx w15:paraId="6392395D" w15:done="0"/>
  <w15:commentEx w15:paraId="688288EE" w15:done="0"/>
  <w15:commentEx w15:paraId="44D7F498" w15:done="0"/>
  <w15:commentEx w15:paraId="76175D26" w15:done="0"/>
  <w15:commentEx w15:paraId="577EEF4A" w15:done="0"/>
  <w15:commentEx w15:paraId="7E5256A3" w15:done="0"/>
  <w15:commentEx w15:paraId="5DC8634D" w15:done="0"/>
  <w15:commentEx w15:paraId="7302531E" w15:done="0"/>
  <w15:commentEx w15:paraId="59E453AC" w15:done="0"/>
  <w15:commentEx w15:paraId="47A4440E" w15:done="0"/>
  <w15:commentEx w15:paraId="706571D4" w15:done="0"/>
  <w15:commentEx w15:paraId="1B436063" w15:done="0"/>
  <w15:commentEx w15:paraId="334572EC" w15:done="0"/>
  <w15:commentEx w15:paraId="5AFA2984" w15:paraIdParent="334572EC" w15:done="0"/>
  <w15:commentEx w15:paraId="7895A264" w15:done="0"/>
  <w15:commentEx w15:paraId="53F3632A" w15:done="0"/>
  <w15:commentEx w15:paraId="4C7ABDA1" w15:done="0"/>
  <w15:commentEx w15:paraId="79A352D5" w15:done="0"/>
  <w15:commentEx w15:paraId="686BAC63" w15:done="0"/>
  <w15:commentEx w15:paraId="448D2532" w15:done="0"/>
  <w15:commentEx w15:paraId="4E9B7E01" w15:done="0"/>
  <w15:commentEx w15:paraId="3649FAE3" w15:done="0"/>
  <w15:commentEx w15:paraId="478D8228"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93857B" w16cex:dateUtc="2025-04-07T13:25:00Z"/>
  <w16cex:commentExtensible w16cex:durableId="47DBDCBD" w16cex:dateUtc="2025-04-05T19:12:00Z"/>
  <w16cex:commentExtensible w16cex:durableId="7C5BC1EB" w16cex:dateUtc="2025-04-08T18:34:00Z"/>
  <w16cex:commentExtensible w16cex:durableId="001EE0EC" w16cex:dateUtc="2025-04-14T15:49:00Z"/>
  <w16cex:commentExtensible w16cex:durableId="6725019E" w16cex:dateUtc="2025-04-14T15:50:00Z"/>
  <w16cex:commentExtensible w16cex:durableId="6CF71706" w16cex:dateUtc="2025-04-07T14:54:00Z"/>
  <w16cex:commentExtensible w16cex:durableId="26295F07" w16cex:dateUtc="2025-04-05T19:22:00Z"/>
  <w16cex:commentExtensible w16cex:durableId="05F05E98" w16cex:dateUtc="2025-04-14T15:32:00Z"/>
  <w16cex:commentExtensible w16cex:durableId="460D7C3F" w16cex:dateUtc="2025-04-05T19:20:00Z"/>
  <w16cex:commentExtensible w16cex:durableId="1B4C56A4" w16cex:dateUtc="2025-04-10T16:52:00Z"/>
  <w16cex:commentExtensible w16cex:durableId="3DE21703" w16cex:dateUtc="2025-04-14T17:25:00Z"/>
  <w16cex:commentExtensible w16cex:durableId="76D15688" w16cex:dateUtc="2025-04-05T19:19:00Z"/>
  <w16cex:commentExtensible w16cex:durableId="424136DF" w16cex:dateUtc="2025-04-07T14:52:00Z"/>
  <w16cex:commentExtensible w16cex:durableId="297A34D3" w16cex:dateUtc="2025-04-07T18:16:00Z"/>
  <w16cex:commentExtensible w16cex:durableId="559EA742" w16cex:dateUtc="2025-04-09T16:02:00Z"/>
  <w16cex:commentExtensible w16cex:durableId="36722520" w16cex:dateUtc="2025-04-05T19:45:00Z"/>
  <w16cex:commentExtensible w16cex:durableId="58688C7B" w16cex:dateUtc="2025-04-05T19:54:00Z"/>
  <w16cex:commentExtensible w16cex:durableId="6BCE49B2" w16cex:dateUtc="2025-04-05T19:59:00Z"/>
  <w16cex:commentExtensible w16cex:durableId="064A3C9A" w16cex:dateUtc="2025-04-07T18:45:00Z"/>
  <w16cex:commentExtensible w16cex:durableId="51316A5E" w16cex:dateUtc="2025-04-09T16:07:00Z"/>
  <w16cex:commentExtensible w16cex:durableId="587DA836" w16cex:dateUtc="2025-04-09T16:15:00Z"/>
  <w16cex:commentExtensible w16cex:durableId="5BAA3081" w16cex:dateUtc="2025-04-05T20:19:00Z"/>
  <w16cex:commentExtensible w16cex:durableId="587ECB09" w16cex:dateUtc="2025-04-09T16:14:00Z"/>
  <w16cex:commentExtensible w16cex:durableId="12EC72E9" w16cex:dateUtc="2025-04-05T20:20:00Z"/>
  <w16cex:commentExtensible w16cex:durableId="73E7B13A" w16cex:dateUtc="2025-04-05T20:21:00Z"/>
  <w16cex:commentExtensible w16cex:durableId="7E02B733" w16cex:dateUtc="2025-04-05T20:25:00Z"/>
  <w16cex:commentExtensible w16cex:durableId="4D8516C6" w16cex:dateUtc="2025-04-05T20:26:00Z"/>
  <w16cex:commentExtensible w16cex:durableId="3072244A" w16cex:dateUtc="2025-04-09T16:25:00Z"/>
  <w16cex:commentExtensible w16cex:durableId="1CE7B24A" w16cex:dateUtc="2025-04-05T20:27:00Z"/>
  <w16cex:commentExtensible w16cex:durableId="396B6941" w16cex:dateUtc="2025-04-09T16:32:00Z"/>
  <w16cex:commentExtensible w16cex:durableId="60230A27" w16cex:dateUtc="2025-04-09T16:35:00Z"/>
  <w16cex:commentExtensible w16cex:durableId="35A6D6DA" w16cex:dateUtc="2025-04-09T16:37:00Z"/>
  <w16cex:commentExtensible w16cex:durableId="757EAB19" w16cex:dateUtc="2025-04-09T16:37:00Z"/>
  <w16cex:commentExtensible w16cex:durableId="0D532162" w16cex:dateUtc="2025-04-07T18:53:00Z"/>
  <w16cex:commentExtensible w16cex:durableId="15B6F435" w16cex:dateUtc="2025-04-09T16:43:00Z"/>
  <w16cex:commentExtensible w16cex:durableId="5422D7D7" w16cex:dateUtc="2025-04-09T16:44:00Z"/>
  <w16cex:commentExtensible w16cex:durableId="379D2178" w16cex:dateUtc="2025-04-09T16:47:00Z"/>
  <w16cex:commentExtensible w16cex:durableId="5167C655" w16cex:dateUtc="2025-04-09T16:51:00Z"/>
  <w16cex:commentExtensible w16cex:durableId="1413C1A8" w16cex:dateUtc="2025-04-05T20:39:00Z"/>
  <w16cex:commentExtensible w16cex:durableId="37BE0FAC" w16cex:dateUtc="2025-04-09T16:54:00Z"/>
  <w16cex:commentExtensible w16cex:durableId="3F243868" w16cex:dateUtc="2025-04-09T16:55:00Z"/>
  <w16cex:commentExtensible w16cex:durableId="5D9050C0" w16cex:dateUtc="2025-04-09T16:59: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062486" w16cid:durableId="6B93857B"/>
  <w16cid:commentId w16cid:paraId="100B34EB" w16cid:durableId="47DBDCBD"/>
  <w16cid:commentId w16cid:paraId="587636F1" w16cid:durableId="7C5BC1EB"/>
  <w16cid:commentId w16cid:paraId="6E9D19B2" w16cid:durableId="001EE0EC"/>
  <w16cid:commentId w16cid:paraId="12F49285" w16cid:durableId="6725019E"/>
  <w16cid:commentId w16cid:paraId="0B34925C" w16cid:durableId="6CF71706"/>
  <w16cid:commentId w16cid:paraId="6ABD28F1" w16cid:durableId="26295F07"/>
  <w16cid:commentId w16cid:paraId="5D44968F" w16cid:durableId="05F05E98"/>
  <w16cid:commentId w16cid:paraId="6C457FDF" w16cid:durableId="460D7C3F"/>
  <w16cid:commentId w16cid:paraId="393EA219" w16cid:durableId="1B4C56A4"/>
  <w16cid:commentId w16cid:paraId="79AA4102" w16cid:durableId="3DE21703"/>
  <w16cid:commentId w16cid:paraId="36593803" w16cid:durableId="76D15688"/>
  <w16cid:commentId w16cid:paraId="17C6A874" w16cid:durableId="424136DF"/>
  <w16cid:commentId w16cid:paraId="277646E5" w16cid:durableId="297A34D3"/>
  <w16cid:commentId w16cid:paraId="17A6B6F0" w16cid:durableId="559EA742"/>
  <w16cid:commentId w16cid:paraId="4BE66DFF" w16cid:durableId="36722520"/>
  <w16cid:commentId w16cid:paraId="1D5FEA44" w16cid:durableId="58688C7B"/>
  <w16cid:commentId w16cid:paraId="4B644DD6" w16cid:durableId="6BCE49B2"/>
  <w16cid:commentId w16cid:paraId="421DCCE5" w16cid:durableId="064A3C9A"/>
  <w16cid:commentId w16cid:paraId="6392395D" w16cid:durableId="51316A5E"/>
  <w16cid:commentId w16cid:paraId="688288EE" w16cid:durableId="587DA836"/>
  <w16cid:commentId w16cid:paraId="44D7F498" w16cid:durableId="5BAA3081"/>
  <w16cid:commentId w16cid:paraId="76175D26" w16cid:durableId="587ECB09"/>
  <w16cid:commentId w16cid:paraId="577EEF4A" w16cid:durableId="12EC72E9"/>
  <w16cid:commentId w16cid:paraId="7E5256A3" w16cid:durableId="73E7B13A"/>
  <w16cid:commentId w16cid:paraId="5DC8634D" w16cid:durableId="7E02B733"/>
  <w16cid:commentId w16cid:paraId="7302531E" w16cid:durableId="4D8516C6"/>
  <w16cid:commentId w16cid:paraId="59E453AC" w16cid:durableId="3072244A"/>
  <w16cid:commentId w16cid:paraId="47A4440E" w16cid:durableId="1CE7B24A"/>
  <w16cid:commentId w16cid:paraId="706571D4" w16cid:durableId="396B6941"/>
  <w16cid:commentId w16cid:paraId="1B436063" w16cid:durableId="60230A27"/>
  <w16cid:commentId w16cid:paraId="334572EC" w16cid:durableId="35A6D6DA"/>
  <w16cid:commentId w16cid:paraId="5AFA2984" w16cid:durableId="757EAB19"/>
  <w16cid:commentId w16cid:paraId="7895A264" w16cid:durableId="0D532162"/>
  <w16cid:commentId w16cid:paraId="53F3632A" w16cid:durableId="15B6F435"/>
  <w16cid:commentId w16cid:paraId="4C7ABDA1" w16cid:durableId="5422D7D7"/>
  <w16cid:commentId w16cid:paraId="79A352D5" w16cid:durableId="379D2178"/>
  <w16cid:commentId w16cid:paraId="686BAC63" w16cid:durableId="5167C655"/>
  <w16cid:commentId w16cid:paraId="448D2532" w16cid:durableId="1413C1A8"/>
  <w16cid:commentId w16cid:paraId="4E9B7E01" w16cid:durableId="37BE0FAC"/>
  <w16cid:commentId w16cid:paraId="3649FAE3" w16cid:durableId="3F243868"/>
  <w16cid:commentId w16cid:paraId="478D8228" w16cid:durableId="5D9050C0"/>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77DC56" w14:textId="77777777" w:rsidR="00CF2DBB" w:rsidRDefault="00CF2DBB">
      <w:pPr>
        <w:spacing w:line="240" w:lineRule="auto"/>
      </w:pPr>
      <w:r>
        <w:separator/>
      </w:r>
    </w:p>
  </w:endnote>
  <w:endnote w:type="continuationSeparator" w:id="0">
    <w:p w14:paraId="4DE7DACE" w14:textId="77777777" w:rsidR="00CF2DBB" w:rsidRDefault="00CF2D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A6EBA" w14:textId="77777777" w:rsidR="00CF2DBB" w:rsidRDefault="00CF2DBB">
      <w:pPr>
        <w:spacing w:line="240" w:lineRule="auto"/>
      </w:pPr>
      <w:r>
        <w:separator/>
      </w:r>
    </w:p>
  </w:footnote>
  <w:footnote w:type="continuationSeparator" w:id="0">
    <w:p w14:paraId="74422B0C" w14:textId="77777777" w:rsidR="00CF2DBB" w:rsidRDefault="00CF2DB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Peter Z Fule">
    <w15:presenceInfo w15:providerId="AD" w15:userId="S::Pete.Fule@nau.edu::61e357e4-cd39-4e5b-9578-d13c579a158e"/>
  </w15:person>
  <w15:person w15:author="Abraham E Springer">
    <w15:presenceInfo w15:providerId="AD" w15:userId="S::Abe.Springer@nau.edu::1d0a048d-6d92-4ff3-91fc-943c08ec52ed"/>
  </w15:person>
  <w15:person w15:author="D.Merritt">
    <w15:presenceInfo w15:providerId="None" w15:userId="D.Merri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57F69"/>
    <w:rsid w:val="000D1C18"/>
    <w:rsid w:val="00101934"/>
    <w:rsid w:val="00107F5F"/>
    <w:rsid w:val="00110FC9"/>
    <w:rsid w:val="00135DCC"/>
    <w:rsid w:val="00140FC2"/>
    <w:rsid w:val="001504C0"/>
    <w:rsid w:val="00197849"/>
    <w:rsid w:val="001A5A20"/>
    <w:rsid w:val="001C783B"/>
    <w:rsid w:val="002245EF"/>
    <w:rsid w:val="00244F4F"/>
    <w:rsid w:val="00255FF3"/>
    <w:rsid w:val="00271AE2"/>
    <w:rsid w:val="0027669D"/>
    <w:rsid w:val="00276F26"/>
    <w:rsid w:val="002B2A01"/>
    <w:rsid w:val="002B6513"/>
    <w:rsid w:val="002F2435"/>
    <w:rsid w:val="002F7F37"/>
    <w:rsid w:val="00343140"/>
    <w:rsid w:val="00367065"/>
    <w:rsid w:val="00370FB4"/>
    <w:rsid w:val="0038100D"/>
    <w:rsid w:val="00387901"/>
    <w:rsid w:val="003A4897"/>
    <w:rsid w:val="003F1042"/>
    <w:rsid w:val="00400667"/>
    <w:rsid w:val="004349BE"/>
    <w:rsid w:val="00462DF1"/>
    <w:rsid w:val="0046692A"/>
    <w:rsid w:val="0047227D"/>
    <w:rsid w:val="004C03CC"/>
    <w:rsid w:val="004C1A79"/>
    <w:rsid w:val="004F6371"/>
    <w:rsid w:val="00512C0B"/>
    <w:rsid w:val="00516EBF"/>
    <w:rsid w:val="00563AD9"/>
    <w:rsid w:val="00581ABD"/>
    <w:rsid w:val="005901E8"/>
    <w:rsid w:val="005E0FF8"/>
    <w:rsid w:val="005E2653"/>
    <w:rsid w:val="0063148A"/>
    <w:rsid w:val="00635413"/>
    <w:rsid w:val="00642471"/>
    <w:rsid w:val="0064393E"/>
    <w:rsid w:val="00673032"/>
    <w:rsid w:val="00692820"/>
    <w:rsid w:val="00692843"/>
    <w:rsid w:val="00697AE0"/>
    <w:rsid w:val="00697D5A"/>
    <w:rsid w:val="0070044C"/>
    <w:rsid w:val="00746891"/>
    <w:rsid w:val="00776569"/>
    <w:rsid w:val="00777E8D"/>
    <w:rsid w:val="007838C1"/>
    <w:rsid w:val="007929F0"/>
    <w:rsid w:val="007956F7"/>
    <w:rsid w:val="007A1EFF"/>
    <w:rsid w:val="007D1D2E"/>
    <w:rsid w:val="007D43EB"/>
    <w:rsid w:val="007F540A"/>
    <w:rsid w:val="007F680C"/>
    <w:rsid w:val="00813999"/>
    <w:rsid w:val="008279F5"/>
    <w:rsid w:val="00843C64"/>
    <w:rsid w:val="00856710"/>
    <w:rsid w:val="008625F9"/>
    <w:rsid w:val="00885393"/>
    <w:rsid w:val="008856CC"/>
    <w:rsid w:val="008B1A45"/>
    <w:rsid w:val="008B6476"/>
    <w:rsid w:val="008E209B"/>
    <w:rsid w:val="009954F4"/>
    <w:rsid w:val="009E44FD"/>
    <w:rsid w:val="00A003B7"/>
    <w:rsid w:val="00A024BD"/>
    <w:rsid w:val="00A214EA"/>
    <w:rsid w:val="00A22010"/>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E7FD1"/>
    <w:rsid w:val="00C0626B"/>
    <w:rsid w:val="00C2061C"/>
    <w:rsid w:val="00C309D8"/>
    <w:rsid w:val="00C4242B"/>
    <w:rsid w:val="00C502E4"/>
    <w:rsid w:val="00CA21EE"/>
    <w:rsid w:val="00CB20AA"/>
    <w:rsid w:val="00CF2DBB"/>
    <w:rsid w:val="00D23292"/>
    <w:rsid w:val="00D267D9"/>
    <w:rsid w:val="00D272E3"/>
    <w:rsid w:val="00D75EBC"/>
    <w:rsid w:val="00D811DE"/>
    <w:rsid w:val="00D87C17"/>
    <w:rsid w:val="00DA2844"/>
    <w:rsid w:val="00DF35C2"/>
    <w:rsid w:val="00DF4E13"/>
    <w:rsid w:val="00E00A87"/>
    <w:rsid w:val="00E03ECE"/>
    <w:rsid w:val="00E24A13"/>
    <w:rsid w:val="00E32D30"/>
    <w:rsid w:val="00E36752"/>
    <w:rsid w:val="00E871C0"/>
    <w:rsid w:val="00EB5766"/>
    <w:rsid w:val="00EB6C45"/>
    <w:rsid w:val="00ED7C81"/>
    <w:rsid w:val="00F4077F"/>
    <w:rsid w:val="00FA2DCC"/>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scholar.google.com/scholar_lookup?&amp;title=Short-term%20response%20of%20woody%20plants%20to%20fire%20in%20a%20Rio%20Grande%20riparian%20forest%2C%20Central%20New%20Mexico%2C%20USA&amp;journal=Biological%20Conservation&amp;doi=10.1016%2FS0006-3207%2800%2900108-7&amp;volume=97&amp;pages=159-170&amp;publication_year=2001&amp;author=Ellis%2CLM" TargetMode="External"/><Relationship Id="rId2" Type="http://schemas.openxmlformats.org/officeDocument/2006/relationships/hyperlink" Target="https://www.biologicaldiversity.org/programs/public_lands/rivers/pdfs/Ravaged-River-Verde-Cattle-Impact-Survey.pdf" TargetMode="External"/><Relationship Id="rId1" Type="http://schemas.openxmlformats.org/officeDocument/2006/relationships/hyperlink" Target="https://link.springer.com/article/10.1007/BF03161668?utm_source=wiley&amp;getft_integrator=wile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2</TotalTime>
  <Pages>43</Pages>
  <Words>20508</Words>
  <Characters>116900</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9</cp:revision>
  <dcterms:created xsi:type="dcterms:W3CDTF">2025-04-07T22:13:00Z</dcterms:created>
  <dcterms:modified xsi:type="dcterms:W3CDTF">2025-04-14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ZK86Ao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